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102BCAB2">
                  <wp:extent cx="6237399" cy="2400300"/>
                  <wp:effectExtent l="0" t="0" r="0" b="0"/>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813891907"/>
                          <pic:cNvPicPr/>
                        </pic:nvPicPr>
                        <pic:blipFill>
                          <a:blip r:embed="rId8"/>
                          <a:stretch>
                            <a:fillRect/>
                          </a:stretch>
                        </pic:blipFill>
                        <pic:spPr>
                          <a:xfrm>
                            <a:off x="0" y="0"/>
                            <a:ext cx="6328303" cy="2435282"/>
                          </a:xfrm>
                          <a:prstGeom prst="rect">
                            <a:avLst/>
                          </a:prstGeom>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48C2BBF6" w14:textId="6D20F32E" w:rsidR="00747D22" w:rsidRPr="002F15DD" w:rsidRDefault="00FF4157" w:rsidP="00561FFD">
            <w:pPr>
              <w:pStyle w:val="KUtitel"/>
              <w:spacing w:before="0"/>
            </w:pPr>
            <w:r w:rsidRPr="00FF4157">
              <w:t>Machine learning on simulated high entropy alloy catalysis for fuel cells</w:t>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F41DB3">
              <w:t>Jan Rossmeisl</w:t>
            </w:r>
          </w:p>
          <w:p w14:paraId="30D7AEB5" w14:textId="110CDB20"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2" w:name="HIF_SD_LAN_PhDInstituteName"/>
    </w:p>
    <w:p w14:paraId="1FA92482"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17391417"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FF4157" w:rsidRPr="00FF4157">
        <w:rPr>
          <w:lang w:val="en-GB"/>
        </w:rPr>
        <w:t>Machine learning on simulated high entropy alloy catalysis for fuel cells</w:t>
      </w:r>
    </w:p>
    <w:p w14:paraId="23F93AA0" w14:textId="77777777" w:rsidR="00C177CD" w:rsidRPr="002F15DD" w:rsidRDefault="00C177CD" w:rsidP="007D7F90">
      <w:pPr>
        <w:pStyle w:val="Infoside"/>
        <w:rPr>
          <w:lang w:val="en-GB"/>
        </w:rPr>
      </w:pPr>
    </w:p>
    <w:p w14:paraId="2B4ADDE0" w14:textId="16A19025"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84001A"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84001A">
        <w:rPr>
          <w:lang w:val="en-GB"/>
        </w:rPr>
        <w:t xml:space="preserve"> </w:t>
      </w:r>
      <w:r w:rsidR="0084001A"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1"/>
      <w:r w:rsidR="0095104F">
        <w:rPr>
          <w:lang w:val="en-GB"/>
        </w:rPr>
        <w:t>23</w:t>
      </w:r>
    </w:p>
    <w:p w14:paraId="22C5F9AA" w14:textId="77777777" w:rsidR="00C177CD" w:rsidRPr="002F15DD" w:rsidRDefault="00C177CD" w:rsidP="000E5B9D">
      <w:pPr>
        <w:pStyle w:val="Infoside"/>
        <w:ind w:left="0" w:firstLine="0"/>
        <w:rPr>
          <w:lang w:val="en-GB"/>
        </w:rPr>
      </w:pPr>
    </w:p>
    <w:p w14:paraId="2007A3A9" w14:textId="77777777" w:rsidR="00C177CD" w:rsidRPr="002F15DD" w:rsidRDefault="002F15DD" w:rsidP="007D7F90">
      <w:pPr>
        <w:pStyle w:val="Infoside"/>
        <w:rPr>
          <w:lang w:val="en-GB"/>
        </w:rPr>
      </w:pPr>
      <w:bookmarkStart w:id="12" w:name="SD_LAN_PhDNoCharacters"/>
      <w:r w:rsidRPr="002F15DD">
        <w:rPr>
          <w:lang w:val="en-GB"/>
        </w:rPr>
        <w:t>Number of characters</w:t>
      </w:r>
      <w:bookmarkEnd w:id="12"/>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XX]</w:instrText>
      </w:r>
      <w:r w:rsidR="00E037A6" w:rsidRPr="002F15DD">
        <w:rPr>
          <w:lang w:val="en-GB"/>
        </w:rPr>
        <w:fldChar w:fldCharType="end"/>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3" w:name="SD_LAN_TOC"/>
      <w:r w:rsidRPr="002F15DD">
        <w:lastRenderedPageBreak/>
        <w:t>Table of contents</w:t>
      </w:r>
      <w:bookmarkEnd w:id="13"/>
    </w:p>
    <w:p w14:paraId="611ACDD6" w14:textId="5FC8D96B" w:rsidR="00B94E79"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575992" w:history="1">
        <w:r w:rsidR="00B94E79" w:rsidRPr="0017689B">
          <w:rPr>
            <w:rStyle w:val="Hyperlink"/>
            <w:noProof/>
          </w:rPr>
          <w:t>Abstract</w:t>
        </w:r>
        <w:r w:rsidR="00B94E79">
          <w:rPr>
            <w:noProof/>
            <w:webHidden/>
          </w:rPr>
          <w:tab/>
        </w:r>
        <w:r w:rsidR="00B94E79">
          <w:rPr>
            <w:noProof/>
            <w:webHidden/>
          </w:rPr>
          <w:fldChar w:fldCharType="begin"/>
        </w:r>
        <w:r w:rsidR="00B94E79">
          <w:rPr>
            <w:noProof/>
            <w:webHidden/>
          </w:rPr>
          <w:instrText xml:space="preserve"> PAGEREF _Toc149575992 \h </w:instrText>
        </w:r>
        <w:r w:rsidR="00B94E79">
          <w:rPr>
            <w:noProof/>
            <w:webHidden/>
          </w:rPr>
        </w:r>
        <w:r w:rsidR="00B94E79">
          <w:rPr>
            <w:noProof/>
            <w:webHidden/>
          </w:rPr>
          <w:fldChar w:fldCharType="separate"/>
        </w:r>
        <w:r w:rsidR="0035042C">
          <w:rPr>
            <w:noProof/>
            <w:webHidden/>
          </w:rPr>
          <w:t>5</w:t>
        </w:r>
        <w:r w:rsidR="00B94E79">
          <w:rPr>
            <w:noProof/>
            <w:webHidden/>
          </w:rPr>
          <w:fldChar w:fldCharType="end"/>
        </w:r>
      </w:hyperlink>
    </w:p>
    <w:p w14:paraId="5C578746" w14:textId="6D21B945"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5993" w:history="1">
        <w:r w:rsidRPr="0017689B">
          <w:rPr>
            <w:rStyle w:val="Hyperlink"/>
            <w:noProof/>
          </w:rPr>
          <w:t>Acknowledgements</w:t>
        </w:r>
        <w:r>
          <w:rPr>
            <w:noProof/>
            <w:webHidden/>
          </w:rPr>
          <w:tab/>
        </w:r>
        <w:r>
          <w:rPr>
            <w:noProof/>
            <w:webHidden/>
          </w:rPr>
          <w:fldChar w:fldCharType="begin"/>
        </w:r>
        <w:r>
          <w:rPr>
            <w:noProof/>
            <w:webHidden/>
          </w:rPr>
          <w:instrText xml:space="preserve"> PAGEREF _Toc149575993 \h </w:instrText>
        </w:r>
        <w:r>
          <w:rPr>
            <w:noProof/>
            <w:webHidden/>
          </w:rPr>
        </w:r>
        <w:r>
          <w:rPr>
            <w:noProof/>
            <w:webHidden/>
          </w:rPr>
          <w:fldChar w:fldCharType="separate"/>
        </w:r>
        <w:r w:rsidR="0035042C">
          <w:rPr>
            <w:noProof/>
            <w:webHidden/>
          </w:rPr>
          <w:t>6</w:t>
        </w:r>
        <w:r>
          <w:rPr>
            <w:noProof/>
            <w:webHidden/>
          </w:rPr>
          <w:fldChar w:fldCharType="end"/>
        </w:r>
      </w:hyperlink>
    </w:p>
    <w:p w14:paraId="24ED5DED" w14:textId="00C27BE9"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5994" w:history="1">
        <w:r w:rsidRPr="0017689B">
          <w:rPr>
            <w:rStyle w:val="Hyperlink"/>
            <w:noProof/>
          </w:rPr>
          <w:t>Introduction</w:t>
        </w:r>
        <w:r>
          <w:rPr>
            <w:noProof/>
            <w:webHidden/>
          </w:rPr>
          <w:tab/>
        </w:r>
        <w:r>
          <w:rPr>
            <w:noProof/>
            <w:webHidden/>
          </w:rPr>
          <w:fldChar w:fldCharType="begin"/>
        </w:r>
        <w:r>
          <w:rPr>
            <w:noProof/>
            <w:webHidden/>
          </w:rPr>
          <w:instrText xml:space="preserve"> PAGEREF _Toc149575994 \h </w:instrText>
        </w:r>
        <w:r>
          <w:rPr>
            <w:noProof/>
            <w:webHidden/>
          </w:rPr>
        </w:r>
        <w:r>
          <w:rPr>
            <w:noProof/>
            <w:webHidden/>
          </w:rPr>
          <w:fldChar w:fldCharType="separate"/>
        </w:r>
        <w:r w:rsidR="0035042C">
          <w:rPr>
            <w:noProof/>
            <w:webHidden/>
          </w:rPr>
          <w:t>7</w:t>
        </w:r>
        <w:r>
          <w:rPr>
            <w:noProof/>
            <w:webHidden/>
          </w:rPr>
          <w:fldChar w:fldCharType="end"/>
        </w:r>
      </w:hyperlink>
    </w:p>
    <w:p w14:paraId="41390A3D" w14:textId="7EEED475"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5995" w:history="1">
        <w:r w:rsidRPr="0017689B">
          <w:rPr>
            <w:rStyle w:val="Hyperlink"/>
            <w:noProof/>
          </w:rPr>
          <w:t>Climate change</w:t>
        </w:r>
        <w:r>
          <w:rPr>
            <w:noProof/>
            <w:webHidden/>
          </w:rPr>
          <w:tab/>
        </w:r>
        <w:r>
          <w:rPr>
            <w:noProof/>
            <w:webHidden/>
          </w:rPr>
          <w:fldChar w:fldCharType="begin"/>
        </w:r>
        <w:r>
          <w:rPr>
            <w:noProof/>
            <w:webHidden/>
          </w:rPr>
          <w:instrText xml:space="preserve"> PAGEREF _Toc149575995 \h </w:instrText>
        </w:r>
        <w:r>
          <w:rPr>
            <w:noProof/>
            <w:webHidden/>
          </w:rPr>
        </w:r>
        <w:r>
          <w:rPr>
            <w:noProof/>
            <w:webHidden/>
          </w:rPr>
          <w:fldChar w:fldCharType="separate"/>
        </w:r>
        <w:r w:rsidR="0035042C">
          <w:rPr>
            <w:noProof/>
            <w:webHidden/>
          </w:rPr>
          <w:t>7</w:t>
        </w:r>
        <w:r>
          <w:rPr>
            <w:noProof/>
            <w:webHidden/>
          </w:rPr>
          <w:fldChar w:fldCharType="end"/>
        </w:r>
      </w:hyperlink>
    </w:p>
    <w:p w14:paraId="444AA864" w14:textId="25BCCA66"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6" w:history="1">
        <w:r w:rsidRPr="0017689B">
          <w:rPr>
            <w:rStyle w:val="Hyperlink"/>
            <w:noProof/>
          </w:rPr>
          <w:t>History</w:t>
        </w:r>
        <w:r>
          <w:rPr>
            <w:noProof/>
            <w:webHidden/>
          </w:rPr>
          <w:tab/>
        </w:r>
        <w:r>
          <w:rPr>
            <w:noProof/>
            <w:webHidden/>
          </w:rPr>
          <w:fldChar w:fldCharType="begin"/>
        </w:r>
        <w:r>
          <w:rPr>
            <w:noProof/>
            <w:webHidden/>
          </w:rPr>
          <w:instrText xml:space="preserve"> PAGEREF _Toc149575996 \h </w:instrText>
        </w:r>
        <w:r>
          <w:rPr>
            <w:noProof/>
            <w:webHidden/>
          </w:rPr>
        </w:r>
        <w:r>
          <w:rPr>
            <w:noProof/>
            <w:webHidden/>
          </w:rPr>
          <w:fldChar w:fldCharType="separate"/>
        </w:r>
        <w:r w:rsidR="0035042C">
          <w:rPr>
            <w:noProof/>
            <w:webHidden/>
          </w:rPr>
          <w:t>7</w:t>
        </w:r>
        <w:r>
          <w:rPr>
            <w:noProof/>
            <w:webHidden/>
          </w:rPr>
          <w:fldChar w:fldCharType="end"/>
        </w:r>
      </w:hyperlink>
    </w:p>
    <w:p w14:paraId="7F2AE32F" w14:textId="577751E4"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7" w:history="1">
        <w:r w:rsidRPr="0017689B">
          <w:rPr>
            <w:rStyle w:val="Hyperlink"/>
            <w:noProof/>
          </w:rPr>
          <w:t>Causes</w:t>
        </w:r>
        <w:r>
          <w:rPr>
            <w:noProof/>
            <w:webHidden/>
          </w:rPr>
          <w:tab/>
        </w:r>
        <w:r>
          <w:rPr>
            <w:noProof/>
            <w:webHidden/>
          </w:rPr>
          <w:fldChar w:fldCharType="begin"/>
        </w:r>
        <w:r>
          <w:rPr>
            <w:noProof/>
            <w:webHidden/>
          </w:rPr>
          <w:instrText xml:space="preserve"> PAGEREF _Toc149575997 \h </w:instrText>
        </w:r>
        <w:r>
          <w:rPr>
            <w:noProof/>
            <w:webHidden/>
          </w:rPr>
        </w:r>
        <w:r>
          <w:rPr>
            <w:noProof/>
            <w:webHidden/>
          </w:rPr>
          <w:fldChar w:fldCharType="separate"/>
        </w:r>
        <w:r w:rsidR="0035042C">
          <w:rPr>
            <w:noProof/>
            <w:webHidden/>
          </w:rPr>
          <w:t>8</w:t>
        </w:r>
        <w:r>
          <w:rPr>
            <w:noProof/>
            <w:webHidden/>
          </w:rPr>
          <w:fldChar w:fldCharType="end"/>
        </w:r>
      </w:hyperlink>
    </w:p>
    <w:p w14:paraId="2B5A80A1" w14:textId="2AD541B2"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5998" w:history="1">
        <w:r w:rsidRPr="0017689B">
          <w:rPr>
            <w:rStyle w:val="Hyperlink"/>
            <w:noProof/>
          </w:rPr>
          <w:t>Effects</w:t>
        </w:r>
        <w:r>
          <w:rPr>
            <w:noProof/>
            <w:webHidden/>
          </w:rPr>
          <w:tab/>
        </w:r>
        <w:r>
          <w:rPr>
            <w:noProof/>
            <w:webHidden/>
          </w:rPr>
          <w:fldChar w:fldCharType="begin"/>
        </w:r>
        <w:r>
          <w:rPr>
            <w:noProof/>
            <w:webHidden/>
          </w:rPr>
          <w:instrText xml:space="preserve"> PAGEREF _Toc149575998 \h </w:instrText>
        </w:r>
        <w:r>
          <w:rPr>
            <w:noProof/>
            <w:webHidden/>
          </w:rPr>
        </w:r>
        <w:r>
          <w:rPr>
            <w:noProof/>
            <w:webHidden/>
          </w:rPr>
          <w:fldChar w:fldCharType="separate"/>
        </w:r>
        <w:r w:rsidR="0035042C">
          <w:rPr>
            <w:noProof/>
            <w:webHidden/>
          </w:rPr>
          <w:t>9</w:t>
        </w:r>
        <w:r>
          <w:rPr>
            <w:noProof/>
            <w:webHidden/>
          </w:rPr>
          <w:fldChar w:fldCharType="end"/>
        </w:r>
      </w:hyperlink>
    </w:p>
    <w:p w14:paraId="4A057262" w14:textId="66C1898F"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5999" w:history="1">
        <w:r w:rsidRPr="0017689B">
          <w:rPr>
            <w:rStyle w:val="Hyperlink"/>
            <w:noProof/>
          </w:rPr>
          <w:t>Fuel cells</w:t>
        </w:r>
        <w:r>
          <w:rPr>
            <w:noProof/>
            <w:webHidden/>
          </w:rPr>
          <w:tab/>
        </w:r>
        <w:r>
          <w:rPr>
            <w:noProof/>
            <w:webHidden/>
          </w:rPr>
          <w:fldChar w:fldCharType="begin"/>
        </w:r>
        <w:r>
          <w:rPr>
            <w:noProof/>
            <w:webHidden/>
          </w:rPr>
          <w:instrText xml:space="preserve"> PAGEREF _Toc149575999 \h </w:instrText>
        </w:r>
        <w:r>
          <w:rPr>
            <w:noProof/>
            <w:webHidden/>
          </w:rPr>
        </w:r>
        <w:r>
          <w:rPr>
            <w:noProof/>
            <w:webHidden/>
          </w:rPr>
          <w:fldChar w:fldCharType="separate"/>
        </w:r>
        <w:r w:rsidR="0035042C">
          <w:rPr>
            <w:noProof/>
            <w:webHidden/>
          </w:rPr>
          <w:t>9</w:t>
        </w:r>
        <w:r>
          <w:rPr>
            <w:noProof/>
            <w:webHidden/>
          </w:rPr>
          <w:fldChar w:fldCharType="end"/>
        </w:r>
      </w:hyperlink>
    </w:p>
    <w:p w14:paraId="4E0207E5" w14:textId="59E29243"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0" w:history="1">
        <w:r w:rsidRPr="0017689B">
          <w:rPr>
            <w:rStyle w:val="Hyperlink"/>
            <w:noProof/>
            <w:lang w:val="en-US"/>
          </w:rPr>
          <w:t>Structure</w:t>
        </w:r>
        <w:r>
          <w:rPr>
            <w:noProof/>
            <w:webHidden/>
          </w:rPr>
          <w:tab/>
        </w:r>
        <w:r>
          <w:rPr>
            <w:noProof/>
            <w:webHidden/>
          </w:rPr>
          <w:fldChar w:fldCharType="begin"/>
        </w:r>
        <w:r>
          <w:rPr>
            <w:noProof/>
            <w:webHidden/>
          </w:rPr>
          <w:instrText xml:space="preserve"> PAGEREF _Toc149576000 \h </w:instrText>
        </w:r>
        <w:r>
          <w:rPr>
            <w:noProof/>
            <w:webHidden/>
          </w:rPr>
        </w:r>
        <w:r>
          <w:rPr>
            <w:noProof/>
            <w:webHidden/>
          </w:rPr>
          <w:fldChar w:fldCharType="separate"/>
        </w:r>
        <w:r w:rsidR="0035042C">
          <w:rPr>
            <w:noProof/>
            <w:webHidden/>
          </w:rPr>
          <w:t>10</w:t>
        </w:r>
        <w:r>
          <w:rPr>
            <w:noProof/>
            <w:webHidden/>
          </w:rPr>
          <w:fldChar w:fldCharType="end"/>
        </w:r>
      </w:hyperlink>
    </w:p>
    <w:p w14:paraId="3EF5C46B" w14:textId="1FE54122"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1" w:history="1">
        <w:r w:rsidRPr="0017689B">
          <w:rPr>
            <w:rStyle w:val="Hyperlink"/>
            <w:noProof/>
            <w:lang w:val="en-US"/>
          </w:rPr>
          <w:t>Reactions</w:t>
        </w:r>
        <w:r>
          <w:rPr>
            <w:noProof/>
            <w:webHidden/>
          </w:rPr>
          <w:tab/>
        </w:r>
        <w:r>
          <w:rPr>
            <w:noProof/>
            <w:webHidden/>
          </w:rPr>
          <w:fldChar w:fldCharType="begin"/>
        </w:r>
        <w:r>
          <w:rPr>
            <w:noProof/>
            <w:webHidden/>
          </w:rPr>
          <w:instrText xml:space="preserve"> PAGEREF _Toc149576001 \h </w:instrText>
        </w:r>
        <w:r>
          <w:rPr>
            <w:noProof/>
            <w:webHidden/>
          </w:rPr>
        </w:r>
        <w:r>
          <w:rPr>
            <w:noProof/>
            <w:webHidden/>
          </w:rPr>
          <w:fldChar w:fldCharType="separate"/>
        </w:r>
        <w:r w:rsidR="0035042C">
          <w:rPr>
            <w:noProof/>
            <w:webHidden/>
          </w:rPr>
          <w:t>11</w:t>
        </w:r>
        <w:r>
          <w:rPr>
            <w:noProof/>
            <w:webHidden/>
          </w:rPr>
          <w:fldChar w:fldCharType="end"/>
        </w:r>
      </w:hyperlink>
    </w:p>
    <w:p w14:paraId="757D09BF" w14:textId="63741423"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2" w:history="1">
        <w:r w:rsidRPr="0017689B">
          <w:rPr>
            <w:rStyle w:val="Hyperlink"/>
            <w:noProof/>
          </w:rPr>
          <w:t>Formic Acid</w:t>
        </w:r>
        <w:r>
          <w:rPr>
            <w:noProof/>
            <w:webHidden/>
          </w:rPr>
          <w:tab/>
        </w:r>
        <w:r>
          <w:rPr>
            <w:noProof/>
            <w:webHidden/>
          </w:rPr>
          <w:fldChar w:fldCharType="begin"/>
        </w:r>
        <w:r>
          <w:rPr>
            <w:noProof/>
            <w:webHidden/>
          </w:rPr>
          <w:instrText xml:space="preserve"> PAGEREF _Toc149576002 \h </w:instrText>
        </w:r>
        <w:r>
          <w:rPr>
            <w:noProof/>
            <w:webHidden/>
          </w:rPr>
        </w:r>
        <w:r>
          <w:rPr>
            <w:noProof/>
            <w:webHidden/>
          </w:rPr>
          <w:fldChar w:fldCharType="separate"/>
        </w:r>
        <w:r w:rsidR="0035042C">
          <w:rPr>
            <w:noProof/>
            <w:webHidden/>
          </w:rPr>
          <w:t>13</w:t>
        </w:r>
        <w:r>
          <w:rPr>
            <w:noProof/>
            <w:webHidden/>
          </w:rPr>
          <w:fldChar w:fldCharType="end"/>
        </w:r>
      </w:hyperlink>
    </w:p>
    <w:p w14:paraId="58EBCC29" w14:textId="58E3FA73"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3" w:history="1">
        <w:r w:rsidRPr="0017689B">
          <w:rPr>
            <w:rStyle w:val="Hyperlink"/>
            <w:noProof/>
          </w:rPr>
          <w:t>Catalysis</w:t>
        </w:r>
        <w:r>
          <w:rPr>
            <w:noProof/>
            <w:webHidden/>
          </w:rPr>
          <w:tab/>
        </w:r>
        <w:r>
          <w:rPr>
            <w:noProof/>
            <w:webHidden/>
          </w:rPr>
          <w:fldChar w:fldCharType="begin"/>
        </w:r>
        <w:r>
          <w:rPr>
            <w:noProof/>
            <w:webHidden/>
          </w:rPr>
          <w:instrText xml:space="preserve"> PAGEREF _Toc149576003 \h </w:instrText>
        </w:r>
        <w:r>
          <w:rPr>
            <w:noProof/>
            <w:webHidden/>
          </w:rPr>
        </w:r>
        <w:r>
          <w:rPr>
            <w:noProof/>
            <w:webHidden/>
          </w:rPr>
          <w:fldChar w:fldCharType="separate"/>
        </w:r>
        <w:r w:rsidR="0035042C">
          <w:rPr>
            <w:noProof/>
            <w:webHidden/>
          </w:rPr>
          <w:t>23</w:t>
        </w:r>
        <w:r>
          <w:rPr>
            <w:noProof/>
            <w:webHidden/>
          </w:rPr>
          <w:fldChar w:fldCharType="end"/>
        </w:r>
      </w:hyperlink>
    </w:p>
    <w:p w14:paraId="690430C3" w14:textId="0F3F8D5D"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4" w:history="1">
        <w:r w:rsidRPr="0017689B">
          <w:rPr>
            <w:rStyle w:val="Hyperlink"/>
            <w:noProof/>
          </w:rPr>
          <w:t>Sabatier’s Principle</w:t>
        </w:r>
        <w:r>
          <w:rPr>
            <w:noProof/>
            <w:webHidden/>
          </w:rPr>
          <w:tab/>
        </w:r>
        <w:r>
          <w:rPr>
            <w:noProof/>
            <w:webHidden/>
          </w:rPr>
          <w:fldChar w:fldCharType="begin"/>
        </w:r>
        <w:r>
          <w:rPr>
            <w:noProof/>
            <w:webHidden/>
          </w:rPr>
          <w:instrText xml:space="preserve"> PAGEREF _Toc149576004 \h </w:instrText>
        </w:r>
        <w:r>
          <w:rPr>
            <w:noProof/>
            <w:webHidden/>
          </w:rPr>
        </w:r>
        <w:r>
          <w:rPr>
            <w:noProof/>
            <w:webHidden/>
          </w:rPr>
          <w:fldChar w:fldCharType="separate"/>
        </w:r>
        <w:r w:rsidR="0035042C">
          <w:rPr>
            <w:noProof/>
            <w:webHidden/>
          </w:rPr>
          <w:t>23</w:t>
        </w:r>
        <w:r>
          <w:rPr>
            <w:noProof/>
            <w:webHidden/>
          </w:rPr>
          <w:fldChar w:fldCharType="end"/>
        </w:r>
      </w:hyperlink>
    </w:p>
    <w:p w14:paraId="60CF89F2" w14:textId="7FC3BEB2"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5" w:history="1">
        <w:r w:rsidRPr="0017689B">
          <w:rPr>
            <w:rStyle w:val="Hyperlink"/>
            <w:noProof/>
          </w:rPr>
          <w:t>Modelling the activity of a site</w:t>
        </w:r>
        <w:r>
          <w:rPr>
            <w:noProof/>
            <w:webHidden/>
          </w:rPr>
          <w:tab/>
        </w:r>
        <w:r>
          <w:rPr>
            <w:noProof/>
            <w:webHidden/>
          </w:rPr>
          <w:fldChar w:fldCharType="begin"/>
        </w:r>
        <w:r>
          <w:rPr>
            <w:noProof/>
            <w:webHidden/>
          </w:rPr>
          <w:instrText xml:space="preserve"> PAGEREF _Toc149576005 \h </w:instrText>
        </w:r>
        <w:r>
          <w:rPr>
            <w:noProof/>
            <w:webHidden/>
          </w:rPr>
        </w:r>
        <w:r>
          <w:rPr>
            <w:noProof/>
            <w:webHidden/>
          </w:rPr>
          <w:fldChar w:fldCharType="separate"/>
        </w:r>
        <w:r w:rsidR="0035042C">
          <w:rPr>
            <w:noProof/>
            <w:webHidden/>
          </w:rPr>
          <w:t>23</w:t>
        </w:r>
        <w:r>
          <w:rPr>
            <w:noProof/>
            <w:webHidden/>
          </w:rPr>
          <w:fldChar w:fldCharType="end"/>
        </w:r>
      </w:hyperlink>
    </w:p>
    <w:p w14:paraId="14EBF257" w14:textId="738B6F94"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6" w:history="1">
        <w:r w:rsidRPr="0017689B">
          <w:rPr>
            <w:rStyle w:val="Hyperlink"/>
            <w:noProof/>
          </w:rPr>
          <w:t>Computational Hydrogen Electrode</w:t>
        </w:r>
        <w:r>
          <w:rPr>
            <w:noProof/>
            <w:webHidden/>
          </w:rPr>
          <w:tab/>
        </w:r>
        <w:r>
          <w:rPr>
            <w:noProof/>
            <w:webHidden/>
          </w:rPr>
          <w:fldChar w:fldCharType="begin"/>
        </w:r>
        <w:r>
          <w:rPr>
            <w:noProof/>
            <w:webHidden/>
          </w:rPr>
          <w:instrText xml:space="preserve"> PAGEREF _Toc149576006 \h </w:instrText>
        </w:r>
        <w:r>
          <w:rPr>
            <w:noProof/>
            <w:webHidden/>
          </w:rPr>
        </w:r>
        <w:r>
          <w:rPr>
            <w:noProof/>
            <w:webHidden/>
          </w:rPr>
          <w:fldChar w:fldCharType="separate"/>
        </w:r>
        <w:r w:rsidR="0035042C">
          <w:rPr>
            <w:noProof/>
            <w:webHidden/>
          </w:rPr>
          <w:t>24</w:t>
        </w:r>
        <w:r>
          <w:rPr>
            <w:noProof/>
            <w:webHidden/>
          </w:rPr>
          <w:fldChar w:fldCharType="end"/>
        </w:r>
      </w:hyperlink>
    </w:p>
    <w:p w14:paraId="3ABCBCE3" w14:textId="2B424E30"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07" w:history="1">
        <w:r w:rsidRPr="0017689B">
          <w:rPr>
            <w:rStyle w:val="Hyperlink"/>
            <w:noProof/>
          </w:rPr>
          <w:t>Correcting from DFT electronic energies to Gibbs free energies (tjek: redundancy)</w:t>
        </w:r>
        <w:r>
          <w:rPr>
            <w:noProof/>
            <w:webHidden/>
          </w:rPr>
          <w:tab/>
        </w:r>
        <w:r>
          <w:rPr>
            <w:noProof/>
            <w:webHidden/>
          </w:rPr>
          <w:fldChar w:fldCharType="begin"/>
        </w:r>
        <w:r>
          <w:rPr>
            <w:noProof/>
            <w:webHidden/>
          </w:rPr>
          <w:instrText xml:space="preserve"> PAGEREF _Toc149576007 \h </w:instrText>
        </w:r>
        <w:r>
          <w:rPr>
            <w:noProof/>
            <w:webHidden/>
          </w:rPr>
        </w:r>
        <w:r>
          <w:rPr>
            <w:noProof/>
            <w:webHidden/>
          </w:rPr>
          <w:fldChar w:fldCharType="separate"/>
        </w:r>
        <w:r w:rsidR="0035042C">
          <w:rPr>
            <w:noProof/>
            <w:webHidden/>
          </w:rPr>
          <w:t>26</w:t>
        </w:r>
        <w:r>
          <w:rPr>
            <w:noProof/>
            <w:webHidden/>
          </w:rPr>
          <w:fldChar w:fldCharType="end"/>
        </w:r>
      </w:hyperlink>
    </w:p>
    <w:p w14:paraId="75A71CAA" w14:textId="05FA65BD"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8" w:history="1">
        <w:r w:rsidRPr="0017689B">
          <w:rPr>
            <w:rStyle w:val="Hyperlink"/>
            <w:noProof/>
          </w:rPr>
          <w:t>High-Entropy Alloys</w:t>
        </w:r>
        <w:r>
          <w:rPr>
            <w:noProof/>
            <w:webHidden/>
          </w:rPr>
          <w:tab/>
        </w:r>
        <w:r>
          <w:rPr>
            <w:noProof/>
            <w:webHidden/>
          </w:rPr>
          <w:fldChar w:fldCharType="begin"/>
        </w:r>
        <w:r>
          <w:rPr>
            <w:noProof/>
            <w:webHidden/>
          </w:rPr>
          <w:instrText xml:space="preserve"> PAGEREF _Toc149576008 \h </w:instrText>
        </w:r>
        <w:r>
          <w:rPr>
            <w:noProof/>
            <w:webHidden/>
          </w:rPr>
        </w:r>
        <w:r>
          <w:rPr>
            <w:noProof/>
            <w:webHidden/>
          </w:rPr>
          <w:fldChar w:fldCharType="separate"/>
        </w:r>
        <w:r w:rsidR="0035042C">
          <w:rPr>
            <w:noProof/>
            <w:webHidden/>
          </w:rPr>
          <w:t>28</w:t>
        </w:r>
        <w:r>
          <w:rPr>
            <w:noProof/>
            <w:webHidden/>
          </w:rPr>
          <w:fldChar w:fldCharType="end"/>
        </w:r>
      </w:hyperlink>
    </w:p>
    <w:p w14:paraId="27039B8C" w14:textId="78FEEBC6"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09" w:history="1">
        <w:r w:rsidRPr="0017689B">
          <w:rPr>
            <w:rStyle w:val="Hyperlink"/>
            <w:noProof/>
          </w:rPr>
          <w:t>Density Functional Theory</w:t>
        </w:r>
        <w:r>
          <w:rPr>
            <w:noProof/>
            <w:webHidden/>
          </w:rPr>
          <w:tab/>
        </w:r>
        <w:r>
          <w:rPr>
            <w:noProof/>
            <w:webHidden/>
          </w:rPr>
          <w:fldChar w:fldCharType="begin"/>
        </w:r>
        <w:r>
          <w:rPr>
            <w:noProof/>
            <w:webHidden/>
          </w:rPr>
          <w:instrText xml:space="preserve"> PAGEREF _Toc149576009 \h </w:instrText>
        </w:r>
        <w:r>
          <w:rPr>
            <w:noProof/>
            <w:webHidden/>
          </w:rPr>
        </w:r>
        <w:r>
          <w:rPr>
            <w:noProof/>
            <w:webHidden/>
          </w:rPr>
          <w:fldChar w:fldCharType="separate"/>
        </w:r>
        <w:r w:rsidR="0035042C">
          <w:rPr>
            <w:noProof/>
            <w:webHidden/>
          </w:rPr>
          <w:t>29</w:t>
        </w:r>
        <w:r>
          <w:rPr>
            <w:noProof/>
            <w:webHidden/>
          </w:rPr>
          <w:fldChar w:fldCharType="end"/>
        </w:r>
      </w:hyperlink>
    </w:p>
    <w:p w14:paraId="50731204" w14:textId="53CC169F"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0" w:history="1">
        <w:r w:rsidRPr="0017689B">
          <w:rPr>
            <w:rStyle w:val="Hyperlink"/>
            <w:noProof/>
            <w:lang w:val="en-US"/>
          </w:rPr>
          <w:t>Theoretical background</w:t>
        </w:r>
        <w:r>
          <w:rPr>
            <w:noProof/>
            <w:webHidden/>
          </w:rPr>
          <w:tab/>
        </w:r>
        <w:r>
          <w:rPr>
            <w:noProof/>
            <w:webHidden/>
          </w:rPr>
          <w:fldChar w:fldCharType="begin"/>
        </w:r>
        <w:r>
          <w:rPr>
            <w:noProof/>
            <w:webHidden/>
          </w:rPr>
          <w:instrText xml:space="preserve"> PAGEREF _Toc149576010 \h </w:instrText>
        </w:r>
        <w:r>
          <w:rPr>
            <w:noProof/>
            <w:webHidden/>
          </w:rPr>
        </w:r>
        <w:r>
          <w:rPr>
            <w:noProof/>
            <w:webHidden/>
          </w:rPr>
          <w:fldChar w:fldCharType="separate"/>
        </w:r>
        <w:r w:rsidR="0035042C">
          <w:rPr>
            <w:noProof/>
            <w:webHidden/>
          </w:rPr>
          <w:t>29</w:t>
        </w:r>
        <w:r>
          <w:rPr>
            <w:noProof/>
            <w:webHidden/>
          </w:rPr>
          <w:fldChar w:fldCharType="end"/>
        </w:r>
      </w:hyperlink>
    </w:p>
    <w:p w14:paraId="6986FA38" w14:textId="4A8625C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1" w:history="1">
        <w:r w:rsidRPr="0017689B">
          <w:rPr>
            <w:rStyle w:val="Hyperlink"/>
            <w:noProof/>
            <w:lang w:val="en-US"/>
          </w:rPr>
          <w:t>GPAW</w:t>
        </w:r>
        <w:r>
          <w:rPr>
            <w:noProof/>
            <w:webHidden/>
          </w:rPr>
          <w:tab/>
        </w:r>
        <w:r>
          <w:rPr>
            <w:noProof/>
            <w:webHidden/>
          </w:rPr>
          <w:fldChar w:fldCharType="begin"/>
        </w:r>
        <w:r>
          <w:rPr>
            <w:noProof/>
            <w:webHidden/>
          </w:rPr>
          <w:instrText xml:space="preserve"> PAGEREF _Toc149576011 \h </w:instrText>
        </w:r>
        <w:r>
          <w:rPr>
            <w:noProof/>
            <w:webHidden/>
          </w:rPr>
        </w:r>
        <w:r>
          <w:rPr>
            <w:noProof/>
            <w:webHidden/>
          </w:rPr>
          <w:fldChar w:fldCharType="separate"/>
        </w:r>
        <w:r w:rsidR="0035042C">
          <w:rPr>
            <w:noProof/>
            <w:webHidden/>
          </w:rPr>
          <w:t>31</w:t>
        </w:r>
        <w:r>
          <w:rPr>
            <w:noProof/>
            <w:webHidden/>
          </w:rPr>
          <w:fldChar w:fldCharType="end"/>
        </w:r>
      </w:hyperlink>
    </w:p>
    <w:p w14:paraId="7A3A1D38" w14:textId="7C3C13C8"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2" w:history="1">
        <w:r w:rsidRPr="0017689B">
          <w:rPr>
            <w:rStyle w:val="Hyperlink"/>
            <w:noProof/>
            <w:lang w:val="en-US"/>
          </w:rPr>
          <w:t>Periodic systems</w:t>
        </w:r>
        <w:r>
          <w:rPr>
            <w:noProof/>
            <w:webHidden/>
          </w:rPr>
          <w:tab/>
        </w:r>
        <w:r>
          <w:rPr>
            <w:noProof/>
            <w:webHidden/>
          </w:rPr>
          <w:fldChar w:fldCharType="begin"/>
        </w:r>
        <w:r>
          <w:rPr>
            <w:noProof/>
            <w:webHidden/>
          </w:rPr>
          <w:instrText xml:space="preserve"> PAGEREF _Toc149576012 \h </w:instrText>
        </w:r>
        <w:r>
          <w:rPr>
            <w:noProof/>
            <w:webHidden/>
          </w:rPr>
        </w:r>
        <w:r>
          <w:rPr>
            <w:noProof/>
            <w:webHidden/>
          </w:rPr>
          <w:fldChar w:fldCharType="separate"/>
        </w:r>
        <w:r w:rsidR="0035042C">
          <w:rPr>
            <w:noProof/>
            <w:webHidden/>
          </w:rPr>
          <w:t>32</w:t>
        </w:r>
        <w:r>
          <w:rPr>
            <w:noProof/>
            <w:webHidden/>
          </w:rPr>
          <w:fldChar w:fldCharType="end"/>
        </w:r>
      </w:hyperlink>
    </w:p>
    <w:p w14:paraId="227FD63F" w14:textId="69AF906A"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3" w:history="1">
        <w:r w:rsidRPr="0017689B">
          <w:rPr>
            <w:rStyle w:val="Hyperlink"/>
            <w:noProof/>
            <w:lang w:val="en-US"/>
          </w:rPr>
          <w:t>Practical use in catalysis</w:t>
        </w:r>
        <w:r>
          <w:rPr>
            <w:noProof/>
            <w:webHidden/>
          </w:rPr>
          <w:tab/>
        </w:r>
        <w:r>
          <w:rPr>
            <w:noProof/>
            <w:webHidden/>
          </w:rPr>
          <w:fldChar w:fldCharType="begin"/>
        </w:r>
        <w:r>
          <w:rPr>
            <w:noProof/>
            <w:webHidden/>
          </w:rPr>
          <w:instrText xml:space="preserve"> PAGEREF _Toc149576013 \h </w:instrText>
        </w:r>
        <w:r>
          <w:rPr>
            <w:noProof/>
            <w:webHidden/>
          </w:rPr>
        </w:r>
        <w:r>
          <w:rPr>
            <w:noProof/>
            <w:webHidden/>
          </w:rPr>
          <w:fldChar w:fldCharType="separate"/>
        </w:r>
        <w:r w:rsidR="0035042C">
          <w:rPr>
            <w:noProof/>
            <w:webHidden/>
          </w:rPr>
          <w:t>33</w:t>
        </w:r>
        <w:r>
          <w:rPr>
            <w:noProof/>
            <w:webHidden/>
          </w:rPr>
          <w:fldChar w:fldCharType="end"/>
        </w:r>
      </w:hyperlink>
    </w:p>
    <w:p w14:paraId="1D4AEDC1" w14:textId="44E1B2BB"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4" w:history="1">
        <w:r w:rsidRPr="0017689B">
          <w:rPr>
            <w:rStyle w:val="Hyperlink"/>
            <w:noProof/>
          </w:rPr>
          <w:t>Single-site structures</w:t>
        </w:r>
        <w:r>
          <w:rPr>
            <w:noProof/>
            <w:webHidden/>
          </w:rPr>
          <w:tab/>
        </w:r>
        <w:r>
          <w:rPr>
            <w:noProof/>
            <w:webHidden/>
          </w:rPr>
          <w:fldChar w:fldCharType="begin"/>
        </w:r>
        <w:r>
          <w:rPr>
            <w:noProof/>
            <w:webHidden/>
          </w:rPr>
          <w:instrText xml:space="preserve"> PAGEREF _Toc149576014 \h </w:instrText>
        </w:r>
        <w:r>
          <w:rPr>
            <w:noProof/>
            <w:webHidden/>
          </w:rPr>
        </w:r>
        <w:r>
          <w:rPr>
            <w:noProof/>
            <w:webHidden/>
          </w:rPr>
          <w:fldChar w:fldCharType="separate"/>
        </w:r>
        <w:r w:rsidR="0035042C">
          <w:rPr>
            <w:noProof/>
            <w:webHidden/>
          </w:rPr>
          <w:t>33</w:t>
        </w:r>
        <w:r>
          <w:rPr>
            <w:noProof/>
            <w:webHidden/>
          </w:rPr>
          <w:fldChar w:fldCharType="end"/>
        </w:r>
      </w:hyperlink>
    </w:p>
    <w:p w14:paraId="5E8FC7CC" w14:textId="0E155E99"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5" w:history="1">
        <w:r w:rsidRPr="0017689B">
          <w:rPr>
            <w:rStyle w:val="Hyperlink"/>
            <w:noProof/>
          </w:rPr>
          <w:t>Machine Learning</w:t>
        </w:r>
        <w:r>
          <w:rPr>
            <w:noProof/>
            <w:webHidden/>
          </w:rPr>
          <w:tab/>
        </w:r>
        <w:r>
          <w:rPr>
            <w:noProof/>
            <w:webHidden/>
          </w:rPr>
          <w:fldChar w:fldCharType="begin"/>
        </w:r>
        <w:r>
          <w:rPr>
            <w:noProof/>
            <w:webHidden/>
          </w:rPr>
          <w:instrText xml:space="preserve"> PAGEREF _Toc149576015 \h </w:instrText>
        </w:r>
        <w:r>
          <w:rPr>
            <w:noProof/>
            <w:webHidden/>
          </w:rPr>
        </w:r>
        <w:r>
          <w:rPr>
            <w:noProof/>
            <w:webHidden/>
          </w:rPr>
          <w:fldChar w:fldCharType="separate"/>
        </w:r>
        <w:r w:rsidR="0035042C">
          <w:rPr>
            <w:noProof/>
            <w:webHidden/>
          </w:rPr>
          <w:t>35</w:t>
        </w:r>
        <w:r>
          <w:rPr>
            <w:noProof/>
            <w:webHidden/>
          </w:rPr>
          <w:fldChar w:fldCharType="end"/>
        </w:r>
      </w:hyperlink>
    </w:p>
    <w:p w14:paraId="4CF0D046" w14:textId="361C52C1"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16" w:history="1">
        <w:r w:rsidRPr="0017689B">
          <w:rPr>
            <w:rStyle w:val="Hyperlink"/>
            <w:noProof/>
          </w:rPr>
          <w:t>Methods</w:t>
        </w:r>
        <w:r>
          <w:rPr>
            <w:noProof/>
            <w:webHidden/>
          </w:rPr>
          <w:tab/>
        </w:r>
        <w:r>
          <w:rPr>
            <w:noProof/>
            <w:webHidden/>
          </w:rPr>
          <w:fldChar w:fldCharType="begin"/>
        </w:r>
        <w:r>
          <w:rPr>
            <w:noProof/>
            <w:webHidden/>
          </w:rPr>
          <w:instrText xml:space="preserve"> PAGEREF _Toc149576016 \h </w:instrText>
        </w:r>
        <w:r>
          <w:rPr>
            <w:noProof/>
            <w:webHidden/>
          </w:rPr>
        </w:r>
        <w:r>
          <w:rPr>
            <w:noProof/>
            <w:webHidden/>
          </w:rPr>
          <w:fldChar w:fldCharType="separate"/>
        </w:r>
        <w:r w:rsidR="0035042C">
          <w:rPr>
            <w:noProof/>
            <w:webHidden/>
          </w:rPr>
          <w:t>38</w:t>
        </w:r>
        <w:r>
          <w:rPr>
            <w:noProof/>
            <w:webHidden/>
          </w:rPr>
          <w:fldChar w:fldCharType="end"/>
        </w:r>
      </w:hyperlink>
    </w:p>
    <w:p w14:paraId="4D72EE3D" w14:textId="3E290369"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17" w:history="1">
        <w:r w:rsidRPr="0017689B">
          <w:rPr>
            <w:rStyle w:val="Hyperlink"/>
            <w:noProof/>
          </w:rPr>
          <w:t>Data</w:t>
        </w:r>
        <w:r>
          <w:rPr>
            <w:noProof/>
            <w:webHidden/>
          </w:rPr>
          <w:tab/>
        </w:r>
        <w:r>
          <w:rPr>
            <w:noProof/>
            <w:webHidden/>
          </w:rPr>
          <w:fldChar w:fldCharType="begin"/>
        </w:r>
        <w:r>
          <w:rPr>
            <w:noProof/>
            <w:webHidden/>
          </w:rPr>
          <w:instrText xml:space="preserve"> PAGEREF _Toc149576017 \h </w:instrText>
        </w:r>
        <w:r>
          <w:rPr>
            <w:noProof/>
            <w:webHidden/>
          </w:rPr>
        </w:r>
        <w:r>
          <w:rPr>
            <w:noProof/>
            <w:webHidden/>
          </w:rPr>
          <w:fldChar w:fldCharType="separate"/>
        </w:r>
        <w:r w:rsidR="0035042C">
          <w:rPr>
            <w:noProof/>
            <w:webHidden/>
          </w:rPr>
          <w:t>38</w:t>
        </w:r>
        <w:r>
          <w:rPr>
            <w:noProof/>
            <w:webHidden/>
          </w:rPr>
          <w:fldChar w:fldCharType="end"/>
        </w:r>
      </w:hyperlink>
    </w:p>
    <w:p w14:paraId="4D2A67B6" w14:textId="03626524"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8" w:history="1">
        <w:r w:rsidRPr="0017689B">
          <w:rPr>
            <w:rStyle w:val="Hyperlink"/>
            <w:noProof/>
            <w:lang w:val="en-US"/>
          </w:rPr>
          <w:t>Technical details</w:t>
        </w:r>
        <w:r>
          <w:rPr>
            <w:noProof/>
            <w:webHidden/>
          </w:rPr>
          <w:tab/>
        </w:r>
        <w:r>
          <w:rPr>
            <w:noProof/>
            <w:webHidden/>
          </w:rPr>
          <w:fldChar w:fldCharType="begin"/>
        </w:r>
        <w:r>
          <w:rPr>
            <w:noProof/>
            <w:webHidden/>
          </w:rPr>
          <w:instrText xml:space="preserve"> PAGEREF _Toc149576018 \h </w:instrText>
        </w:r>
        <w:r>
          <w:rPr>
            <w:noProof/>
            <w:webHidden/>
          </w:rPr>
        </w:r>
        <w:r>
          <w:rPr>
            <w:noProof/>
            <w:webHidden/>
          </w:rPr>
          <w:fldChar w:fldCharType="separate"/>
        </w:r>
        <w:r w:rsidR="0035042C">
          <w:rPr>
            <w:noProof/>
            <w:webHidden/>
          </w:rPr>
          <w:t>38</w:t>
        </w:r>
        <w:r>
          <w:rPr>
            <w:noProof/>
            <w:webHidden/>
          </w:rPr>
          <w:fldChar w:fldCharType="end"/>
        </w:r>
      </w:hyperlink>
    </w:p>
    <w:p w14:paraId="6ED98AE1" w14:textId="45653D4C"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19" w:history="1">
        <w:r w:rsidRPr="0017689B">
          <w:rPr>
            <w:rStyle w:val="Hyperlink"/>
            <w:noProof/>
            <w:lang w:val="en-US"/>
          </w:rPr>
          <w:t>High-Entropy Alloy slabs with single adsorbates</w:t>
        </w:r>
        <w:r>
          <w:rPr>
            <w:noProof/>
            <w:webHidden/>
          </w:rPr>
          <w:tab/>
        </w:r>
        <w:r>
          <w:rPr>
            <w:noProof/>
            <w:webHidden/>
          </w:rPr>
          <w:fldChar w:fldCharType="begin"/>
        </w:r>
        <w:r>
          <w:rPr>
            <w:noProof/>
            <w:webHidden/>
          </w:rPr>
          <w:instrText xml:space="preserve"> PAGEREF _Toc149576019 \h </w:instrText>
        </w:r>
        <w:r>
          <w:rPr>
            <w:noProof/>
            <w:webHidden/>
          </w:rPr>
        </w:r>
        <w:r>
          <w:rPr>
            <w:noProof/>
            <w:webHidden/>
          </w:rPr>
          <w:fldChar w:fldCharType="separate"/>
        </w:r>
        <w:r w:rsidR="0035042C">
          <w:rPr>
            <w:noProof/>
            <w:webHidden/>
          </w:rPr>
          <w:t>40</w:t>
        </w:r>
        <w:r>
          <w:rPr>
            <w:noProof/>
            <w:webHidden/>
          </w:rPr>
          <w:fldChar w:fldCharType="end"/>
        </w:r>
      </w:hyperlink>
    </w:p>
    <w:p w14:paraId="2AB1CACF" w14:textId="482CEAB6"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0" w:history="1">
        <w:r w:rsidRPr="0017689B">
          <w:rPr>
            <w:rStyle w:val="Hyperlink"/>
            <w:noProof/>
            <w:lang w:val="en-US"/>
          </w:rPr>
          <w:t>High-Entropy Alloy slabs with neighbour-adsorbates</w:t>
        </w:r>
        <w:r>
          <w:rPr>
            <w:noProof/>
            <w:webHidden/>
          </w:rPr>
          <w:tab/>
        </w:r>
        <w:r>
          <w:rPr>
            <w:noProof/>
            <w:webHidden/>
          </w:rPr>
          <w:fldChar w:fldCharType="begin"/>
        </w:r>
        <w:r>
          <w:rPr>
            <w:noProof/>
            <w:webHidden/>
          </w:rPr>
          <w:instrText xml:space="preserve"> PAGEREF _Toc149576020 \h </w:instrText>
        </w:r>
        <w:r>
          <w:rPr>
            <w:noProof/>
            <w:webHidden/>
          </w:rPr>
        </w:r>
        <w:r>
          <w:rPr>
            <w:noProof/>
            <w:webHidden/>
          </w:rPr>
          <w:fldChar w:fldCharType="separate"/>
        </w:r>
        <w:r w:rsidR="0035042C">
          <w:rPr>
            <w:noProof/>
            <w:webHidden/>
          </w:rPr>
          <w:t>40</w:t>
        </w:r>
        <w:r>
          <w:rPr>
            <w:noProof/>
            <w:webHidden/>
          </w:rPr>
          <w:fldChar w:fldCharType="end"/>
        </w:r>
      </w:hyperlink>
    </w:p>
    <w:p w14:paraId="01BE1E6D" w14:textId="55761BEB"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1" w:history="1">
        <w:r w:rsidRPr="0017689B">
          <w:rPr>
            <w:rStyle w:val="Hyperlink"/>
            <w:noProof/>
            <w:lang w:val="en-US"/>
          </w:rPr>
          <w:t>Single-site slabs – Single + Neighbour-adsorbates</w:t>
        </w:r>
        <w:r>
          <w:rPr>
            <w:noProof/>
            <w:webHidden/>
          </w:rPr>
          <w:tab/>
        </w:r>
        <w:r>
          <w:rPr>
            <w:noProof/>
            <w:webHidden/>
          </w:rPr>
          <w:fldChar w:fldCharType="begin"/>
        </w:r>
        <w:r>
          <w:rPr>
            <w:noProof/>
            <w:webHidden/>
          </w:rPr>
          <w:instrText xml:space="preserve"> PAGEREF _Toc149576021 \h </w:instrText>
        </w:r>
        <w:r>
          <w:rPr>
            <w:noProof/>
            <w:webHidden/>
          </w:rPr>
        </w:r>
        <w:r>
          <w:rPr>
            <w:noProof/>
            <w:webHidden/>
          </w:rPr>
          <w:fldChar w:fldCharType="separate"/>
        </w:r>
        <w:r w:rsidR="0035042C">
          <w:rPr>
            <w:noProof/>
            <w:webHidden/>
          </w:rPr>
          <w:t>40</w:t>
        </w:r>
        <w:r>
          <w:rPr>
            <w:noProof/>
            <w:webHidden/>
          </w:rPr>
          <w:fldChar w:fldCharType="end"/>
        </w:r>
      </w:hyperlink>
    </w:p>
    <w:p w14:paraId="75A1EA0D" w14:textId="11676A83"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2" w:history="1">
        <w:r w:rsidRPr="0017689B">
          <w:rPr>
            <w:rStyle w:val="Hyperlink"/>
            <w:noProof/>
            <w:lang w:val="en-US"/>
          </w:rPr>
          <w:t>Single molecules</w:t>
        </w:r>
        <w:r>
          <w:rPr>
            <w:noProof/>
            <w:webHidden/>
          </w:rPr>
          <w:tab/>
        </w:r>
        <w:r>
          <w:rPr>
            <w:noProof/>
            <w:webHidden/>
          </w:rPr>
          <w:fldChar w:fldCharType="begin"/>
        </w:r>
        <w:r>
          <w:rPr>
            <w:noProof/>
            <w:webHidden/>
          </w:rPr>
          <w:instrText xml:space="preserve"> PAGEREF _Toc149576022 \h </w:instrText>
        </w:r>
        <w:r>
          <w:rPr>
            <w:noProof/>
            <w:webHidden/>
          </w:rPr>
        </w:r>
        <w:r>
          <w:rPr>
            <w:noProof/>
            <w:webHidden/>
          </w:rPr>
          <w:fldChar w:fldCharType="separate"/>
        </w:r>
        <w:r w:rsidR="0035042C">
          <w:rPr>
            <w:noProof/>
            <w:webHidden/>
          </w:rPr>
          <w:t>40</w:t>
        </w:r>
        <w:r>
          <w:rPr>
            <w:noProof/>
            <w:webHidden/>
          </w:rPr>
          <w:fldChar w:fldCharType="end"/>
        </w:r>
      </w:hyperlink>
    </w:p>
    <w:p w14:paraId="5F9CE63D" w14:textId="5E4D5CE9"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3" w:history="1">
        <w:r w:rsidRPr="0017689B">
          <w:rPr>
            <w:rStyle w:val="Hyperlink"/>
            <w:noProof/>
            <w:lang w:val="en-US"/>
          </w:rPr>
          <w:t>Calculating binding energies</w:t>
        </w:r>
        <w:r>
          <w:rPr>
            <w:noProof/>
            <w:webHidden/>
          </w:rPr>
          <w:tab/>
        </w:r>
        <w:r>
          <w:rPr>
            <w:noProof/>
            <w:webHidden/>
          </w:rPr>
          <w:fldChar w:fldCharType="begin"/>
        </w:r>
        <w:r>
          <w:rPr>
            <w:noProof/>
            <w:webHidden/>
          </w:rPr>
          <w:instrText xml:space="preserve"> PAGEREF _Toc149576023 \h </w:instrText>
        </w:r>
        <w:r>
          <w:rPr>
            <w:noProof/>
            <w:webHidden/>
          </w:rPr>
        </w:r>
        <w:r>
          <w:rPr>
            <w:noProof/>
            <w:webHidden/>
          </w:rPr>
          <w:fldChar w:fldCharType="separate"/>
        </w:r>
        <w:r w:rsidR="0035042C">
          <w:rPr>
            <w:noProof/>
            <w:webHidden/>
          </w:rPr>
          <w:t>40</w:t>
        </w:r>
        <w:r>
          <w:rPr>
            <w:noProof/>
            <w:webHidden/>
          </w:rPr>
          <w:fldChar w:fldCharType="end"/>
        </w:r>
      </w:hyperlink>
    </w:p>
    <w:p w14:paraId="2139AA1F" w14:textId="62BE62BA"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4" w:history="1">
        <w:r w:rsidRPr="0017689B">
          <w:rPr>
            <w:rStyle w:val="Hyperlink"/>
            <w:noProof/>
          </w:rPr>
          <w:t>Setting reference energies</w:t>
        </w:r>
        <w:r>
          <w:rPr>
            <w:noProof/>
            <w:webHidden/>
          </w:rPr>
          <w:tab/>
        </w:r>
        <w:r>
          <w:rPr>
            <w:noProof/>
            <w:webHidden/>
          </w:rPr>
          <w:fldChar w:fldCharType="begin"/>
        </w:r>
        <w:r>
          <w:rPr>
            <w:noProof/>
            <w:webHidden/>
          </w:rPr>
          <w:instrText xml:space="preserve"> PAGEREF _Toc149576024 \h </w:instrText>
        </w:r>
        <w:r>
          <w:rPr>
            <w:noProof/>
            <w:webHidden/>
          </w:rPr>
        </w:r>
        <w:r>
          <w:rPr>
            <w:noProof/>
            <w:webHidden/>
          </w:rPr>
          <w:fldChar w:fldCharType="separate"/>
        </w:r>
        <w:r w:rsidR="0035042C">
          <w:rPr>
            <w:noProof/>
            <w:webHidden/>
          </w:rPr>
          <w:t>41</w:t>
        </w:r>
        <w:r>
          <w:rPr>
            <w:noProof/>
            <w:webHidden/>
          </w:rPr>
          <w:fldChar w:fldCharType="end"/>
        </w:r>
      </w:hyperlink>
    </w:p>
    <w:p w14:paraId="3C4039AF" w14:textId="3CD2FF89"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5" w:history="1">
        <w:r w:rsidRPr="0017689B">
          <w:rPr>
            <w:rStyle w:val="Hyperlink"/>
            <w:noProof/>
          </w:rPr>
          <w:t>Predicting binding energies</w:t>
        </w:r>
        <w:r>
          <w:rPr>
            <w:noProof/>
            <w:webHidden/>
          </w:rPr>
          <w:tab/>
        </w:r>
        <w:r>
          <w:rPr>
            <w:noProof/>
            <w:webHidden/>
          </w:rPr>
          <w:fldChar w:fldCharType="begin"/>
        </w:r>
        <w:r>
          <w:rPr>
            <w:noProof/>
            <w:webHidden/>
          </w:rPr>
          <w:instrText xml:space="preserve"> PAGEREF _Toc149576025 \h </w:instrText>
        </w:r>
        <w:r>
          <w:rPr>
            <w:noProof/>
            <w:webHidden/>
          </w:rPr>
        </w:r>
        <w:r>
          <w:rPr>
            <w:noProof/>
            <w:webHidden/>
          </w:rPr>
          <w:fldChar w:fldCharType="separate"/>
        </w:r>
        <w:r w:rsidR="0035042C">
          <w:rPr>
            <w:noProof/>
            <w:webHidden/>
          </w:rPr>
          <w:t>44</w:t>
        </w:r>
        <w:r>
          <w:rPr>
            <w:noProof/>
            <w:webHidden/>
          </w:rPr>
          <w:fldChar w:fldCharType="end"/>
        </w:r>
      </w:hyperlink>
    </w:p>
    <w:p w14:paraId="06F1C0ED" w14:textId="320AF831"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6" w:history="1">
        <w:r w:rsidRPr="0017689B">
          <w:rPr>
            <w:rStyle w:val="Hyperlink"/>
            <w:noProof/>
          </w:rPr>
          <w:t>Simulating surfaces</w:t>
        </w:r>
        <w:r>
          <w:rPr>
            <w:noProof/>
            <w:webHidden/>
          </w:rPr>
          <w:tab/>
        </w:r>
        <w:r>
          <w:rPr>
            <w:noProof/>
            <w:webHidden/>
          </w:rPr>
          <w:fldChar w:fldCharType="begin"/>
        </w:r>
        <w:r>
          <w:rPr>
            <w:noProof/>
            <w:webHidden/>
          </w:rPr>
          <w:instrText xml:space="preserve"> PAGEREF _Toc149576026 \h </w:instrText>
        </w:r>
        <w:r>
          <w:rPr>
            <w:noProof/>
            <w:webHidden/>
          </w:rPr>
        </w:r>
        <w:r>
          <w:rPr>
            <w:noProof/>
            <w:webHidden/>
          </w:rPr>
          <w:fldChar w:fldCharType="separate"/>
        </w:r>
        <w:r w:rsidR="0035042C">
          <w:rPr>
            <w:noProof/>
            <w:webHidden/>
          </w:rPr>
          <w:t>45</w:t>
        </w:r>
        <w:r>
          <w:rPr>
            <w:noProof/>
            <w:webHidden/>
          </w:rPr>
          <w:fldChar w:fldCharType="end"/>
        </w:r>
      </w:hyperlink>
    </w:p>
    <w:p w14:paraId="0382E91E" w14:textId="5B61F6AA"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27" w:history="1">
        <w:r w:rsidRPr="0017689B">
          <w:rPr>
            <w:rStyle w:val="Hyperlink"/>
            <w:noProof/>
          </w:rPr>
          <w:t>Searching for optimal compositions</w:t>
        </w:r>
        <w:r>
          <w:rPr>
            <w:noProof/>
            <w:webHidden/>
          </w:rPr>
          <w:tab/>
        </w:r>
        <w:r>
          <w:rPr>
            <w:noProof/>
            <w:webHidden/>
          </w:rPr>
          <w:fldChar w:fldCharType="begin"/>
        </w:r>
        <w:r>
          <w:rPr>
            <w:noProof/>
            <w:webHidden/>
          </w:rPr>
          <w:instrText xml:space="preserve"> PAGEREF _Toc149576027 \h </w:instrText>
        </w:r>
        <w:r>
          <w:rPr>
            <w:noProof/>
            <w:webHidden/>
          </w:rPr>
        </w:r>
        <w:r>
          <w:rPr>
            <w:noProof/>
            <w:webHidden/>
          </w:rPr>
          <w:fldChar w:fldCharType="separate"/>
        </w:r>
        <w:r w:rsidR="0035042C">
          <w:rPr>
            <w:noProof/>
            <w:webHidden/>
          </w:rPr>
          <w:t>46</w:t>
        </w:r>
        <w:r>
          <w:rPr>
            <w:noProof/>
            <w:webHidden/>
          </w:rPr>
          <w:fldChar w:fldCharType="end"/>
        </w:r>
      </w:hyperlink>
    </w:p>
    <w:p w14:paraId="5035CD09" w14:textId="46A4B856" w:rsidR="00B94E79" w:rsidRDefault="00B94E79">
      <w:pPr>
        <w:pStyle w:val="TOC3"/>
        <w:tabs>
          <w:tab w:val="right" w:leader="dot" w:pos="9628"/>
        </w:tabs>
        <w:rPr>
          <w:rFonts w:eastAsiaTheme="minorEastAsia" w:cstheme="minorBidi"/>
          <w:noProof/>
          <w:kern w:val="2"/>
          <w:sz w:val="24"/>
          <w:szCs w:val="24"/>
          <w:lang w:val="en-DK" w:eastAsia="en-GB"/>
          <w14:ligatures w14:val="standardContextual"/>
        </w:rPr>
      </w:pPr>
      <w:hyperlink w:anchor="_Toc149576028" w:history="1">
        <w:r w:rsidRPr="0017689B">
          <w:rPr>
            <w:rStyle w:val="Hyperlink"/>
            <w:noProof/>
            <w:lang w:val="en-US"/>
          </w:rPr>
          <w:t>Optimization criteria</w:t>
        </w:r>
        <w:r>
          <w:rPr>
            <w:noProof/>
            <w:webHidden/>
          </w:rPr>
          <w:tab/>
        </w:r>
        <w:r>
          <w:rPr>
            <w:noProof/>
            <w:webHidden/>
          </w:rPr>
          <w:fldChar w:fldCharType="begin"/>
        </w:r>
        <w:r>
          <w:rPr>
            <w:noProof/>
            <w:webHidden/>
          </w:rPr>
          <w:instrText xml:space="preserve"> PAGEREF _Toc149576028 \h </w:instrText>
        </w:r>
        <w:r>
          <w:rPr>
            <w:noProof/>
            <w:webHidden/>
          </w:rPr>
        </w:r>
        <w:r>
          <w:rPr>
            <w:noProof/>
            <w:webHidden/>
          </w:rPr>
          <w:fldChar w:fldCharType="separate"/>
        </w:r>
        <w:r w:rsidR="0035042C">
          <w:rPr>
            <w:noProof/>
            <w:webHidden/>
          </w:rPr>
          <w:t>48</w:t>
        </w:r>
        <w:r>
          <w:rPr>
            <w:noProof/>
            <w:webHidden/>
          </w:rPr>
          <w:fldChar w:fldCharType="end"/>
        </w:r>
      </w:hyperlink>
    </w:p>
    <w:p w14:paraId="3B07A165" w14:textId="23337AD1"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29" w:history="1">
        <w:r w:rsidRPr="0017689B">
          <w:rPr>
            <w:rStyle w:val="Hyperlink"/>
            <w:noProof/>
          </w:rPr>
          <w:t>Results</w:t>
        </w:r>
        <w:r>
          <w:rPr>
            <w:noProof/>
            <w:webHidden/>
          </w:rPr>
          <w:tab/>
        </w:r>
        <w:r>
          <w:rPr>
            <w:noProof/>
            <w:webHidden/>
          </w:rPr>
          <w:fldChar w:fldCharType="begin"/>
        </w:r>
        <w:r>
          <w:rPr>
            <w:noProof/>
            <w:webHidden/>
          </w:rPr>
          <w:instrText xml:space="preserve"> PAGEREF _Toc149576029 \h </w:instrText>
        </w:r>
        <w:r>
          <w:rPr>
            <w:noProof/>
            <w:webHidden/>
          </w:rPr>
        </w:r>
        <w:r>
          <w:rPr>
            <w:noProof/>
            <w:webHidden/>
          </w:rPr>
          <w:fldChar w:fldCharType="separate"/>
        </w:r>
        <w:r w:rsidR="0035042C">
          <w:rPr>
            <w:noProof/>
            <w:webHidden/>
          </w:rPr>
          <w:t>50</w:t>
        </w:r>
        <w:r>
          <w:rPr>
            <w:noProof/>
            <w:webHidden/>
          </w:rPr>
          <w:fldChar w:fldCharType="end"/>
        </w:r>
      </w:hyperlink>
    </w:p>
    <w:p w14:paraId="2EC77257" w14:textId="302EFB3E"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0" w:history="1">
        <w:r w:rsidRPr="0017689B">
          <w:rPr>
            <w:rStyle w:val="Hyperlink"/>
            <w:noProof/>
          </w:rPr>
          <w:t>Training binding energy models</w:t>
        </w:r>
        <w:r>
          <w:rPr>
            <w:noProof/>
            <w:webHidden/>
          </w:rPr>
          <w:tab/>
        </w:r>
        <w:r>
          <w:rPr>
            <w:noProof/>
            <w:webHidden/>
          </w:rPr>
          <w:fldChar w:fldCharType="begin"/>
        </w:r>
        <w:r>
          <w:rPr>
            <w:noProof/>
            <w:webHidden/>
          </w:rPr>
          <w:instrText xml:space="preserve"> PAGEREF _Toc149576030 \h </w:instrText>
        </w:r>
        <w:r>
          <w:rPr>
            <w:noProof/>
            <w:webHidden/>
          </w:rPr>
        </w:r>
        <w:r>
          <w:rPr>
            <w:noProof/>
            <w:webHidden/>
          </w:rPr>
          <w:fldChar w:fldCharType="separate"/>
        </w:r>
        <w:r w:rsidR="0035042C">
          <w:rPr>
            <w:noProof/>
            <w:webHidden/>
          </w:rPr>
          <w:t>50</w:t>
        </w:r>
        <w:r>
          <w:rPr>
            <w:noProof/>
            <w:webHidden/>
          </w:rPr>
          <w:fldChar w:fldCharType="end"/>
        </w:r>
      </w:hyperlink>
    </w:p>
    <w:p w14:paraId="347A347F" w14:textId="02FAFC1E"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1" w:history="1">
        <w:r w:rsidRPr="0017689B">
          <w:rPr>
            <w:rStyle w:val="Hyperlink"/>
            <w:noProof/>
          </w:rPr>
          <w:t>Applying the models on simulated surfaces</w:t>
        </w:r>
        <w:r>
          <w:rPr>
            <w:noProof/>
            <w:webHidden/>
          </w:rPr>
          <w:tab/>
        </w:r>
        <w:r>
          <w:rPr>
            <w:noProof/>
            <w:webHidden/>
          </w:rPr>
          <w:fldChar w:fldCharType="begin"/>
        </w:r>
        <w:r>
          <w:rPr>
            <w:noProof/>
            <w:webHidden/>
          </w:rPr>
          <w:instrText xml:space="preserve"> PAGEREF _Toc149576031 \h </w:instrText>
        </w:r>
        <w:r>
          <w:rPr>
            <w:noProof/>
            <w:webHidden/>
          </w:rPr>
        </w:r>
        <w:r>
          <w:rPr>
            <w:noProof/>
            <w:webHidden/>
          </w:rPr>
          <w:fldChar w:fldCharType="separate"/>
        </w:r>
        <w:r w:rsidR="0035042C">
          <w:rPr>
            <w:noProof/>
            <w:webHidden/>
          </w:rPr>
          <w:t>51</w:t>
        </w:r>
        <w:r>
          <w:rPr>
            <w:noProof/>
            <w:webHidden/>
          </w:rPr>
          <w:fldChar w:fldCharType="end"/>
        </w:r>
      </w:hyperlink>
    </w:p>
    <w:p w14:paraId="4F3CAB27" w14:textId="26B3E59A"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2" w:history="1">
        <w:r w:rsidRPr="0017689B">
          <w:rPr>
            <w:rStyle w:val="Hyperlink"/>
            <w:noProof/>
          </w:rPr>
          <w:t>Binding energies given neighbouring adsorbates</w:t>
        </w:r>
        <w:r>
          <w:rPr>
            <w:noProof/>
            <w:webHidden/>
          </w:rPr>
          <w:tab/>
        </w:r>
        <w:r>
          <w:rPr>
            <w:noProof/>
            <w:webHidden/>
          </w:rPr>
          <w:fldChar w:fldCharType="begin"/>
        </w:r>
        <w:r>
          <w:rPr>
            <w:noProof/>
            <w:webHidden/>
          </w:rPr>
          <w:instrText xml:space="preserve"> PAGEREF _Toc149576032 \h </w:instrText>
        </w:r>
        <w:r>
          <w:rPr>
            <w:noProof/>
            <w:webHidden/>
          </w:rPr>
        </w:r>
        <w:r>
          <w:rPr>
            <w:noProof/>
            <w:webHidden/>
          </w:rPr>
          <w:fldChar w:fldCharType="separate"/>
        </w:r>
        <w:r w:rsidR="0035042C">
          <w:rPr>
            <w:noProof/>
            <w:webHidden/>
          </w:rPr>
          <w:t>56</w:t>
        </w:r>
        <w:r>
          <w:rPr>
            <w:noProof/>
            <w:webHidden/>
          </w:rPr>
          <w:fldChar w:fldCharType="end"/>
        </w:r>
      </w:hyperlink>
    </w:p>
    <w:p w14:paraId="657EC7CA" w14:textId="56044CC0"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3" w:history="1">
        <w:r w:rsidRPr="0017689B">
          <w:rPr>
            <w:rStyle w:val="Hyperlink"/>
            <w:noProof/>
          </w:rPr>
          <w:t>Applying the models to single-site structures</w:t>
        </w:r>
        <w:r>
          <w:rPr>
            <w:noProof/>
            <w:webHidden/>
          </w:rPr>
          <w:tab/>
        </w:r>
        <w:r>
          <w:rPr>
            <w:noProof/>
            <w:webHidden/>
          </w:rPr>
          <w:fldChar w:fldCharType="begin"/>
        </w:r>
        <w:r>
          <w:rPr>
            <w:noProof/>
            <w:webHidden/>
          </w:rPr>
          <w:instrText xml:space="preserve"> PAGEREF _Toc149576033 \h </w:instrText>
        </w:r>
        <w:r>
          <w:rPr>
            <w:noProof/>
            <w:webHidden/>
          </w:rPr>
        </w:r>
        <w:r>
          <w:rPr>
            <w:noProof/>
            <w:webHidden/>
          </w:rPr>
          <w:fldChar w:fldCharType="separate"/>
        </w:r>
        <w:r w:rsidR="0035042C">
          <w:rPr>
            <w:noProof/>
            <w:webHidden/>
          </w:rPr>
          <w:t>59</w:t>
        </w:r>
        <w:r>
          <w:rPr>
            <w:noProof/>
            <w:webHidden/>
          </w:rPr>
          <w:fldChar w:fldCharType="end"/>
        </w:r>
      </w:hyperlink>
    </w:p>
    <w:p w14:paraId="4BC37B4E" w14:textId="0FB6E8C6"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4" w:history="1">
        <w:r w:rsidRPr="0017689B">
          <w:rPr>
            <w:rStyle w:val="Hyperlink"/>
            <w:noProof/>
          </w:rPr>
          <w:t>Searching for optimal HEA compositions at different potentials</w:t>
        </w:r>
        <w:r>
          <w:rPr>
            <w:noProof/>
            <w:webHidden/>
          </w:rPr>
          <w:tab/>
        </w:r>
        <w:r>
          <w:rPr>
            <w:noProof/>
            <w:webHidden/>
          </w:rPr>
          <w:fldChar w:fldCharType="begin"/>
        </w:r>
        <w:r>
          <w:rPr>
            <w:noProof/>
            <w:webHidden/>
          </w:rPr>
          <w:instrText xml:space="preserve"> PAGEREF _Toc149576034 \h </w:instrText>
        </w:r>
        <w:r>
          <w:rPr>
            <w:noProof/>
            <w:webHidden/>
          </w:rPr>
        </w:r>
        <w:r>
          <w:rPr>
            <w:noProof/>
            <w:webHidden/>
          </w:rPr>
          <w:fldChar w:fldCharType="separate"/>
        </w:r>
        <w:r w:rsidR="0035042C">
          <w:rPr>
            <w:noProof/>
            <w:webHidden/>
          </w:rPr>
          <w:t>61</w:t>
        </w:r>
        <w:r>
          <w:rPr>
            <w:noProof/>
            <w:webHidden/>
          </w:rPr>
          <w:fldChar w:fldCharType="end"/>
        </w:r>
      </w:hyperlink>
    </w:p>
    <w:p w14:paraId="255E40E5" w14:textId="3B84D232"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5" w:history="1">
        <w:r w:rsidRPr="0017689B">
          <w:rPr>
            <w:rStyle w:val="Hyperlink"/>
            <w:noProof/>
          </w:rPr>
          <w:t>Searching for the best single-site structured surfaces at different potentials</w:t>
        </w:r>
        <w:r>
          <w:rPr>
            <w:noProof/>
            <w:webHidden/>
          </w:rPr>
          <w:tab/>
        </w:r>
        <w:r>
          <w:rPr>
            <w:noProof/>
            <w:webHidden/>
          </w:rPr>
          <w:fldChar w:fldCharType="begin"/>
        </w:r>
        <w:r>
          <w:rPr>
            <w:noProof/>
            <w:webHidden/>
          </w:rPr>
          <w:instrText xml:space="preserve"> PAGEREF _Toc149576035 \h </w:instrText>
        </w:r>
        <w:r>
          <w:rPr>
            <w:noProof/>
            <w:webHidden/>
          </w:rPr>
        </w:r>
        <w:r>
          <w:rPr>
            <w:noProof/>
            <w:webHidden/>
          </w:rPr>
          <w:fldChar w:fldCharType="separate"/>
        </w:r>
        <w:r w:rsidR="0035042C">
          <w:rPr>
            <w:noProof/>
            <w:webHidden/>
          </w:rPr>
          <w:t>65</w:t>
        </w:r>
        <w:r>
          <w:rPr>
            <w:noProof/>
            <w:webHidden/>
          </w:rPr>
          <w:fldChar w:fldCharType="end"/>
        </w:r>
      </w:hyperlink>
    </w:p>
    <w:p w14:paraId="2BEC57B3" w14:textId="6D866109" w:rsidR="00B94E79" w:rsidRDefault="00B94E79">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576036" w:history="1">
        <w:r w:rsidRPr="0017689B">
          <w:rPr>
            <w:rStyle w:val="Hyperlink"/>
            <w:noProof/>
            <w:lang w:val="en-US"/>
          </w:rPr>
          <w:t>Comparing optimal HEA surfaces with single-site surfaces</w:t>
        </w:r>
        <w:r>
          <w:rPr>
            <w:noProof/>
            <w:webHidden/>
          </w:rPr>
          <w:tab/>
        </w:r>
        <w:r>
          <w:rPr>
            <w:noProof/>
            <w:webHidden/>
          </w:rPr>
          <w:fldChar w:fldCharType="begin"/>
        </w:r>
        <w:r>
          <w:rPr>
            <w:noProof/>
            <w:webHidden/>
          </w:rPr>
          <w:instrText xml:space="preserve"> PAGEREF _Toc149576036 \h </w:instrText>
        </w:r>
        <w:r>
          <w:rPr>
            <w:noProof/>
            <w:webHidden/>
          </w:rPr>
        </w:r>
        <w:r>
          <w:rPr>
            <w:noProof/>
            <w:webHidden/>
          </w:rPr>
          <w:fldChar w:fldCharType="separate"/>
        </w:r>
        <w:r w:rsidR="0035042C">
          <w:rPr>
            <w:noProof/>
            <w:webHidden/>
          </w:rPr>
          <w:t>67</w:t>
        </w:r>
        <w:r>
          <w:rPr>
            <w:noProof/>
            <w:webHidden/>
          </w:rPr>
          <w:fldChar w:fldCharType="end"/>
        </w:r>
      </w:hyperlink>
    </w:p>
    <w:p w14:paraId="24ED44F2" w14:textId="207FD62D"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7" w:history="1">
        <w:r w:rsidRPr="0017689B">
          <w:rPr>
            <w:rStyle w:val="Hyperlink"/>
            <w:noProof/>
          </w:rPr>
          <w:t>Discussion</w:t>
        </w:r>
        <w:r>
          <w:rPr>
            <w:noProof/>
            <w:webHidden/>
          </w:rPr>
          <w:tab/>
        </w:r>
        <w:r>
          <w:rPr>
            <w:noProof/>
            <w:webHidden/>
          </w:rPr>
          <w:fldChar w:fldCharType="begin"/>
        </w:r>
        <w:r>
          <w:rPr>
            <w:noProof/>
            <w:webHidden/>
          </w:rPr>
          <w:instrText xml:space="preserve"> PAGEREF _Toc149576037 \h </w:instrText>
        </w:r>
        <w:r>
          <w:rPr>
            <w:noProof/>
            <w:webHidden/>
          </w:rPr>
        </w:r>
        <w:r>
          <w:rPr>
            <w:noProof/>
            <w:webHidden/>
          </w:rPr>
          <w:fldChar w:fldCharType="separate"/>
        </w:r>
        <w:r w:rsidR="0035042C">
          <w:rPr>
            <w:noProof/>
            <w:webHidden/>
          </w:rPr>
          <w:t>68</w:t>
        </w:r>
        <w:r>
          <w:rPr>
            <w:noProof/>
            <w:webHidden/>
          </w:rPr>
          <w:fldChar w:fldCharType="end"/>
        </w:r>
      </w:hyperlink>
    </w:p>
    <w:p w14:paraId="3D7AC65D" w14:textId="6608C4AC"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8" w:history="1">
        <w:r w:rsidRPr="0017689B">
          <w:rPr>
            <w:rStyle w:val="Hyperlink"/>
            <w:noProof/>
          </w:rPr>
          <w:t>Conclusion</w:t>
        </w:r>
        <w:r>
          <w:rPr>
            <w:noProof/>
            <w:webHidden/>
          </w:rPr>
          <w:tab/>
        </w:r>
        <w:r>
          <w:rPr>
            <w:noProof/>
            <w:webHidden/>
          </w:rPr>
          <w:fldChar w:fldCharType="begin"/>
        </w:r>
        <w:r>
          <w:rPr>
            <w:noProof/>
            <w:webHidden/>
          </w:rPr>
          <w:instrText xml:space="preserve"> PAGEREF _Toc149576038 \h </w:instrText>
        </w:r>
        <w:r>
          <w:rPr>
            <w:noProof/>
            <w:webHidden/>
          </w:rPr>
        </w:r>
        <w:r>
          <w:rPr>
            <w:noProof/>
            <w:webHidden/>
          </w:rPr>
          <w:fldChar w:fldCharType="separate"/>
        </w:r>
        <w:r w:rsidR="0035042C">
          <w:rPr>
            <w:noProof/>
            <w:webHidden/>
          </w:rPr>
          <w:t>69</w:t>
        </w:r>
        <w:r>
          <w:rPr>
            <w:noProof/>
            <w:webHidden/>
          </w:rPr>
          <w:fldChar w:fldCharType="end"/>
        </w:r>
      </w:hyperlink>
    </w:p>
    <w:p w14:paraId="2A18BE72" w14:textId="088242C8" w:rsidR="00B94E79" w:rsidRDefault="00B94E79">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576039" w:history="1">
        <w:r w:rsidRPr="0017689B">
          <w:rPr>
            <w:rStyle w:val="Hyperlink"/>
            <w:noProof/>
            <w:lang w:val="en-US"/>
          </w:rPr>
          <w:t>References</w:t>
        </w:r>
        <w:r>
          <w:rPr>
            <w:noProof/>
            <w:webHidden/>
          </w:rPr>
          <w:tab/>
        </w:r>
        <w:r>
          <w:rPr>
            <w:noProof/>
            <w:webHidden/>
          </w:rPr>
          <w:fldChar w:fldCharType="begin"/>
        </w:r>
        <w:r>
          <w:rPr>
            <w:noProof/>
            <w:webHidden/>
          </w:rPr>
          <w:instrText xml:space="preserve"> PAGEREF _Toc149576039 \h </w:instrText>
        </w:r>
        <w:r>
          <w:rPr>
            <w:noProof/>
            <w:webHidden/>
          </w:rPr>
        </w:r>
        <w:r>
          <w:rPr>
            <w:noProof/>
            <w:webHidden/>
          </w:rPr>
          <w:fldChar w:fldCharType="separate"/>
        </w:r>
        <w:r w:rsidR="0035042C">
          <w:rPr>
            <w:noProof/>
            <w:webHidden/>
          </w:rPr>
          <w:t>71</w:t>
        </w:r>
        <w:r>
          <w:rPr>
            <w:noProof/>
            <w:webHidden/>
          </w:rPr>
          <w:fldChar w:fldCharType="end"/>
        </w:r>
      </w:hyperlink>
    </w:p>
    <w:p w14:paraId="6BC73A24" w14:textId="124EDB08"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4" w:name="_Toc149575992"/>
      <w:r w:rsidR="002138D2">
        <w:lastRenderedPageBreak/>
        <w:t>Abstract</w:t>
      </w:r>
      <w:bookmarkEnd w:id="14"/>
    </w:p>
    <w:p w14:paraId="7060A5C8" w14:textId="153F4C51" w:rsidR="0045503D" w:rsidRDefault="000B11E8" w:rsidP="004770C4">
      <w:r>
        <w:t>Climate change is caused by increasing CO</w:t>
      </w:r>
      <w:r w:rsidRPr="000B11E8">
        <w:rPr>
          <w:vertAlign w:val="subscript"/>
        </w:rPr>
        <w:t>2</w:t>
      </w:r>
      <w:r w:rsidR="009460CD">
        <w:t xml:space="preserve"> </w:t>
      </w:r>
      <w:r>
        <w:t xml:space="preserve">contents in the atmosphere largely due to </w:t>
      </w:r>
      <w:r w:rsidR="003B4EAD">
        <w:t>the burning of fossil fuels</w:t>
      </w:r>
      <w:r w:rsidR="00D30589">
        <w:t xml:space="preserve"> for energy</w:t>
      </w:r>
      <w:r w:rsidR="003B4EAD">
        <w:t>. Fuel cells running on green fuels</w:t>
      </w:r>
      <w:r w:rsidR="00D30589">
        <w:t xml:space="preserve"> propose a zero-emissions alternative</w:t>
      </w:r>
      <w:r w:rsidR="003B4EAD">
        <w:t xml:space="preserve">, such as </w:t>
      </w:r>
      <w:r w:rsidR="00ED5487">
        <w:t xml:space="preserve">the </w:t>
      </w:r>
      <w:r w:rsidR="00123CA0">
        <w:t>direct</w:t>
      </w:r>
      <w:r w:rsidR="009460CD">
        <w:t xml:space="preserve"> formic acid fuel cell</w:t>
      </w:r>
      <w:r w:rsidR="00123CA0">
        <w:t xml:space="preserve"> (DFAFC)</w:t>
      </w:r>
      <w:r w:rsidR="009460CD">
        <w:t xml:space="preserve"> using CO</w:t>
      </w:r>
      <w:r w:rsidR="009460CD" w:rsidRPr="00ED5487">
        <w:rPr>
          <w:vertAlign w:val="subscript"/>
        </w:rPr>
        <w:t>2</w:t>
      </w:r>
      <w:r w:rsidR="009460CD">
        <w:t xml:space="preserve"> as carbon feedstock for </w:t>
      </w:r>
      <w:r w:rsidR="00ED5487">
        <w:t xml:space="preserve">a </w:t>
      </w:r>
      <w:r w:rsidR="009460CD">
        <w:t>net-zero loop</w:t>
      </w:r>
      <w:r w:rsidR="00ED5487">
        <w:t xml:space="preserve">. </w:t>
      </w:r>
      <w:r w:rsidR="009460CD">
        <w:t xml:space="preserve">In order to get a highly efficient formic acid oxidation reaction, </w:t>
      </w:r>
      <w:r w:rsidR="009C4824">
        <w:t xml:space="preserve">this work will focus on fine-tuning the </w:t>
      </w:r>
      <w:r w:rsidR="009460CD">
        <w:t>anode catalyst</w:t>
      </w:r>
      <w:r w:rsidR="009C4824">
        <w:t>, which is known to be limited by CO-poisoning</w:t>
      </w:r>
      <w:r w:rsidR="000110B1">
        <w:t xml:space="preserve"> at low and efficient potentials</w:t>
      </w:r>
      <w:r w:rsidR="009C4824">
        <w:t xml:space="preserve">. </w:t>
      </w:r>
      <w:r w:rsidR="000110B1">
        <w:t xml:space="preserve">High-Entropy Alloys (HEA) </w:t>
      </w:r>
      <w:r w:rsidR="009460CD">
        <w:t xml:space="preserve">with PtPdCuAgAu </w:t>
      </w:r>
      <w:r w:rsidR="000110B1">
        <w:t xml:space="preserve">are </w:t>
      </w:r>
      <w:r w:rsidR="009460CD">
        <w:t>used as a catalyst discovery platform</w:t>
      </w:r>
      <w:r w:rsidR="000110B1">
        <w:t xml:space="preserve">, where the binding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0110B1">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H</m:t>
            </m:r>
          </m:e>
        </m:sPre>
      </m:oMath>
      <w:r w:rsidR="000110B1">
        <w:t xml:space="preserve"> will be tuned </w:t>
      </w:r>
      <w:r w:rsidR="00EC1AA9">
        <w:t>to optimize the activity at low anode potentials. Machine learning m</w:t>
      </w:r>
      <w:r w:rsidR="005B3B77">
        <w:t xml:space="preserve">odels will be trained on </w:t>
      </w:r>
      <w:r w:rsidR="00EC1AA9">
        <w:t>data from</w:t>
      </w:r>
      <w:r w:rsidR="005B3B77">
        <w:t xml:space="preserve"> Density Functional Theory (DFT) calculations </w:t>
      </w:r>
      <w:r w:rsidR="00C702E6">
        <w:t>of the COOH on-top and the H hollow site binding energies on fcc(111)</w:t>
      </w:r>
      <w:r w:rsidR="003F70A8">
        <w:t xml:space="preserve"> surfaces with random mixing and special single-site</w:t>
      </w:r>
      <w:r w:rsidR="00A6121E">
        <w:t xml:space="preserve"> (SS)</w:t>
      </w:r>
      <w:r w:rsidR="003F70A8">
        <w:t xml:space="preserve"> ordering.</w:t>
      </w:r>
      <w:r w:rsidR="00EC1AA9">
        <w:t xml:space="preserve"> </w:t>
      </w:r>
      <w:r w:rsidR="00B96B51">
        <w:t>A brute-force search through the composition space will be employed with an activity estimation function that accounts for CO-poisoning.</w:t>
      </w:r>
      <w:r w:rsidR="000F3AD7">
        <w:t xml:space="preserve"> </w:t>
      </w:r>
      <w:r w:rsidR="00B96B51">
        <w:t>The</w:t>
      </w:r>
      <w:r w:rsidR="00123CA0">
        <w:t xml:space="preserve"> nature </w:t>
      </w:r>
      <w:r w:rsidR="0083456F">
        <w:t>of the DFAFC</w:t>
      </w:r>
      <w:r w:rsidR="00B96B51">
        <w:t xml:space="preserve"> system dictates a </w:t>
      </w:r>
      <w:r w:rsidR="0083456F">
        <w:t>trade-off</w:t>
      </w:r>
      <w:r w:rsidR="00B96B51">
        <w:t xml:space="preserve"> between efficiency and power per site, </w:t>
      </w:r>
      <w:r w:rsidR="0083456F">
        <w:t xml:space="preserve">so catalysts must be </w:t>
      </w:r>
      <w:r w:rsidR="0045503D">
        <w:t>tailored to different scenarios.</w:t>
      </w:r>
      <w:r w:rsidR="00B8520C">
        <w:t xml:space="preserve"> </w:t>
      </w:r>
      <w:r w:rsidR="00B96B51">
        <w:t xml:space="preserve">At anode potentials of 0.305 V and over, a pure </w:t>
      </w:r>
      <m:oMath>
        <m:r>
          <w:rPr>
            <w:rFonts w:ascii="Cambria Math" w:hAnsi="Cambria Math"/>
          </w:rPr>
          <m:t>Pt</m:t>
        </m:r>
      </m:oMath>
      <w:r w:rsidR="00B96B51">
        <w:t xml:space="preserve"> catalyst is suggested to be optimal, while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59</m:t>
            </m:r>
          </m:sub>
        </m:sSub>
      </m:oMath>
      <w:r w:rsidR="00B96B51">
        <w:t xml:space="preserv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31</m:t>
            </m:r>
          </m:sub>
        </m:sSub>
      </m:oMath>
      <w:r w:rsidR="00B96B51">
        <w:t xml:space="preserve"> and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27</m:t>
            </m:r>
          </m:sub>
        </m:sSub>
      </m:oMath>
      <w:r w:rsidR="00B96B51">
        <w:t xml:space="preserve"> are suggested to be optimal at </w:t>
      </w:r>
      <w:r w:rsidR="00D25014">
        <w:t>anode potentials of 0.27, 0.21, and 0.16 V vs RHE</w:t>
      </w:r>
      <w:r w:rsidR="00DA51D7">
        <w:t>, respectively</w:t>
      </w:r>
      <w:r w:rsidR="00D25014">
        <w:t>.</w:t>
      </w:r>
      <w:r w:rsidR="0045503D">
        <w:t xml:space="preserve"> </w:t>
      </w:r>
      <w:r w:rsidR="00B96B51">
        <w:t>The theoretical SS surfaces possess impressive abilit</w:t>
      </w:r>
      <w:r w:rsidR="00B6585E">
        <w:t>ies</w:t>
      </w:r>
      <w:r w:rsidR="00B96B51">
        <w:t xml:space="preserve"> to avoid CO-poisoning, </w:t>
      </w:r>
      <w:r w:rsidR="00923DF8">
        <w:t>beating</w:t>
      </w:r>
      <w:r w:rsidR="00A16F37">
        <w:t xml:space="preserve"> the activity of fine-tuned HEAs at low potentials, </w:t>
      </w:r>
      <w:r w:rsidR="00B96B51">
        <w:t xml:space="preserve">but even </w:t>
      </w:r>
      <w:r w:rsidR="00463B16">
        <w:t>then,</w:t>
      </w:r>
      <w:r w:rsidR="00B96B51">
        <w:t xml:space="preserve"> is limited by </w:t>
      </w:r>
      <w:r w:rsidR="00B6585E">
        <w:t>Pt</w:t>
      </w:r>
      <w:r w:rsidR="00B96B51">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B96B51">
        <w:t xml:space="preserve"> binding energies that are </w:t>
      </w:r>
      <w:r w:rsidR="00923DF8">
        <w:t>not as low as the optimum.</w:t>
      </w:r>
      <w:r w:rsidR="00A6121E">
        <w:t xml:space="preserve"> </w:t>
      </w:r>
      <w:r w:rsidR="00063A2A">
        <w:t xml:space="preserve">Regardless, </w:t>
      </w:r>
      <w:r w:rsidR="001F22B1">
        <w:t xml:space="preserve">the results will show, that HEA anode catalysts can be tuned to be somewhat active in the CO-poisoning region, and </w:t>
      </w:r>
      <w:r w:rsidR="00063A2A">
        <w:t>the power</w:t>
      </w:r>
      <w:r w:rsidR="00B6585E">
        <w:t xml:space="preserve"> per site</w:t>
      </w:r>
      <w:r w:rsidR="00063A2A">
        <w:t xml:space="preserve"> at highly efficient potentials of </w:t>
      </w:r>
      <w:r w:rsidR="001F22B1">
        <w:t xml:space="preserve">the </w:t>
      </w:r>
      <w:r w:rsidR="00063A2A">
        <w:t xml:space="preserve">theoretical SS surfaces </w:t>
      </w:r>
      <w:r w:rsidR="00040A61">
        <w:t xml:space="preserve">will </w:t>
      </w:r>
      <w:r w:rsidR="00896A26">
        <w:t>show</w:t>
      </w:r>
      <w:r w:rsidR="0045503D">
        <w:t xml:space="preserve"> the possibilities</w:t>
      </w:r>
      <w:r w:rsidR="00760443">
        <w:t xml:space="preserve"> of very high efficiencies</w:t>
      </w:r>
      <w:r w:rsidR="0045503D">
        <w:t xml:space="preserve"> if </w:t>
      </w:r>
      <w:r w:rsidR="001F22B1">
        <w:t xml:space="preserve">they could be synthesized and </w:t>
      </w:r>
      <w:r w:rsidR="0045503D">
        <w:t>utilized in</w:t>
      </w:r>
      <w:r w:rsidR="00A16F37">
        <w:t xml:space="preserve"> real</w:t>
      </w:r>
      <w:r w:rsidR="0045503D">
        <w:t xml:space="preserve"> </w:t>
      </w:r>
      <w:r w:rsidR="00A16F37">
        <w:t>DFAFC anode catalysts</w:t>
      </w:r>
      <w:r w:rsidR="00063A2A">
        <w:t>.</w:t>
      </w:r>
    </w:p>
    <w:p w14:paraId="17E2758F" w14:textId="77777777" w:rsidR="0014225A" w:rsidRDefault="0014225A" w:rsidP="004770C4"/>
    <w:p w14:paraId="45E266E3" w14:textId="77777777" w:rsidR="0014225A" w:rsidRDefault="0014225A" w:rsidP="004770C4"/>
    <w:p w14:paraId="4041B0D4" w14:textId="77777777" w:rsidR="0014225A" w:rsidRDefault="0014225A" w:rsidP="004770C4"/>
    <w:p w14:paraId="44284CE2" w14:textId="77777777" w:rsidR="0014225A" w:rsidRDefault="0014225A" w:rsidP="004770C4"/>
    <w:p w14:paraId="127676AF" w14:textId="77777777" w:rsidR="0014225A" w:rsidRDefault="0014225A" w:rsidP="004770C4"/>
    <w:p w14:paraId="4F7B0B7B" w14:textId="77777777" w:rsidR="0014225A" w:rsidRDefault="0014225A" w:rsidP="004770C4"/>
    <w:p w14:paraId="53DE3C2A" w14:textId="77777777" w:rsidR="0014225A" w:rsidRDefault="0014225A" w:rsidP="004770C4"/>
    <w:p w14:paraId="69DADF51" w14:textId="77777777" w:rsidR="0014225A" w:rsidRDefault="0014225A" w:rsidP="004770C4"/>
    <w:p w14:paraId="1FA93A39" w14:textId="77777777" w:rsidR="0014225A" w:rsidRDefault="0014225A" w:rsidP="004770C4"/>
    <w:p w14:paraId="1EF4448A" w14:textId="77777777" w:rsidR="0014225A" w:rsidRDefault="0014225A" w:rsidP="004770C4"/>
    <w:p w14:paraId="45929F30" w14:textId="302F55A5" w:rsidR="0014225A" w:rsidRDefault="0014225A" w:rsidP="0014225A">
      <w:pPr>
        <w:pStyle w:val="Heading1"/>
      </w:pPr>
      <w:bookmarkStart w:id="15" w:name="_Toc149575993"/>
      <w:r>
        <w:lastRenderedPageBreak/>
        <w:t>Acknowledgements</w:t>
      </w:r>
      <w:bookmarkEnd w:id="15"/>
    </w:p>
    <w:p w14:paraId="016E4569" w14:textId="212A416C" w:rsidR="0014225A" w:rsidRDefault="0014225A" w:rsidP="0014225A">
      <w:r>
        <w:t xml:space="preserve">I thank </w:t>
      </w:r>
      <w:r w:rsidR="002A66E9">
        <w:t>Professor</w:t>
      </w:r>
      <w:r>
        <w:t xml:space="preserve"> Jan Rossmeisl for </w:t>
      </w:r>
      <w:r w:rsidR="002A66E9">
        <w:t>providing a</w:t>
      </w:r>
      <w:r w:rsidR="00905270">
        <w:t xml:space="preserve"> very</w:t>
      </w:r>
      <w:r w:rsidR="002A66E9">
        <w:t xml:space="preserve"> interesting project and for i</w:t>
      </w:r>
      <w:r>
        <w:t>nspiring</w:t>
      </w:r>
      <w:r w:rsidR="002A66E9">
        <w:t xml:space="preserve"> supervisor me</w:t>
      </w:r>
      <w:r>
        <w:t>etings</w:t>
      </w:r>
      <w:r w:rsidR="002A66E9">
        <w:t xml:space="preserve">. I thank Postdoc Jack Kirk Pedersen </w:t>
      </w:r>
      <w:r w:rsidR="00AB6960">
        <w:t xml:space="preserve">for generous and patient day to day guidance. </w:t>
      </w:r>
      <w:r>
        <w:t xml:space="preserve">I thank the people at CHEAC for </w:t>
      </w:r>
      <w:r w:rsidR="00FB77A2">
        <w:t xml:space="preserve">helping me with understanding the field of </w:t>
      </w:r>
      <w:r w:rsidR="00413188">
        <w:t>catalysis</w:t>
      </w:r>
      <w:r w:rsidR="00D66111">
        <w:t>, particularly Jack, Henrik, Martin</w:t>
      </w:r>
      <w:r w:rsidR="000D3A5C">
        <w:t>,</w:t>
      </w:r>
      <w:r w:rsidR="00D66111">
        <w:t xml:space="preserve"> Christian</w:t>
      </w:r>
      <w:r w:rsidR="000D3A5C">
        <w:t xml:space="preserve"> and Ada</w:t>
      </w:r>
      <w:r w:rsidR="00B54091">
        <w:t xml:space="preserve">m. I thank Alexander Bagger for his input on </w:t>
      </w:r>
      <w:r w:rsidR="00565E46">
        <w:t>the thermal corrections.</w:t>
      </w:r>
    </w:p>
    <w:p w14:paraId="018E9D69" w14:textId="77777777" w:rsidR="0014225A" w:rsidRDefault="0014225A" w:rsidP="0014225A"/>
    <w:p w14:paraId="6F27A568" w14:textId="77777777" w:rsidR="0014225A" w:rsidRDefault="0014225A" w:rsidP="0014225A"/>
    <w:p w14:paraId="7970933F" w14:textId="77777777" w:rsidR="0014225A" w:rsidRDefault="0014225A" w:rsidP="0014225A"/>
    <w:p w14:paraId="4D17F079" w14:textId="77777777" w:rsidR="0014225A" w:rsidRDefault="0014225A" w:rsidP="0014225A"/>
    <w:p w14:paraId="2084A402" w14:textId="77777777" w:rsidR="0014225A" w:rsidRDefault="0014225A" w:rsidP="0014225A"/>
    <w:p w14:paraId="017407EB" w14:textId="77777777" w:rsidR="0014225A" w:rsidRDefault="0014225A" w:rsidP="0014225A"/>
    <w:p w14:paraId="74C87F1D" w14:textId="77777777" w:rsidR="0014225A" w:rsidRDefault="0014225A" w:rsidP="0014225A"/>
    <w:p w14:paraId="521F46F9" w14:textId="77777777" w:rsidR="0014225A" w:rsidRDefault="0014225A" w:rsidP="0014225A"/>
    <w:p w14:paraId="1C73F8C1" w14:textId="77777777" w:rsidR="0014225A" w:rsidRDefault="0014225A" w:rsidP="0014225A"/>
    <w:p w14:paraId="31C6A52F" w14:textId="77777777" w:rsidR="0014225A" w:rsidRDefault="0014225A" w:rsidP="0014225A"/>
    <w:p w14:paraId="3B1FCA1C" w14:textId="77777777" w:rsidR="0014225A" w:rsidRDefault="0014225A" w:rsidP="0014225A"/>
    <w:p w14:paraId="3B50DC84" w14:textId="77777777" w:rsidR="0014225A" w:rsidRDefault="0014225A" w:rsidP="0014225A"/>
    <w:p w14:paraId="51AAF280" w14:textId="77777777" w:rsidR="0014225A" w:rsidRDefault="0014225A" w:rsidP="0014225A"/>
    <w:p w14:paraId="6F858D4A" w14:textId="77777777" w:rsidR="0014225A" w:rsidRDefault="0014225A" w:rsidP="0014225A"/>
    <w:p w14:paraId="0692631C" w14:textId="77777777" w:rsidR="0014225A" w:rsidRDefault="0014225A" w:rsidP="0014225A"/>
    <w:p w14:paraId="6F6A4CB8" w14:textId="77777777" w:rsidR="0014225A" w:rsidRDefault="0014225A" w:rsidP="0014225A"/>
    <w:p w14:paraId="522015FF" w14:textId="77777777" w:rsidR="0014225A" w:rsidRDefault="0014225A" w:rsidP="0014225A"/>
    <w:p w14:paraId="544B0D8B" w14:textId="77777777" w:rsidR="0014225A" w:rsidRDefault="0014225A" w:rsidP="0014225A"/>
    <w:p w14:paraId="0F6D2F8C" w14:textId="77777777" w:rsidR="0014225A" w:rsidRDefault="0014225A" w:rsidP="0014225A"/>
    <w:p w14:paraId="3FC5F178" w14:textId="77777777" w:rsidR="0014225A" w:rsidRDefault="0014225A" w:rsidP="0014225A"/>
    <w:p w14:paraId="6793DFC4" w14:textId="77777777" w:rsidR="0014225A" w:rsidRDefault="0014225A" w:rsidP="0014225A"/>
    <w:p w14:paraId="7DA98182" w14:textId="77777777" w:rsidR="0014225A" w:rsidRDefault="0014225A" w:rsidP="0014225A"/>
    <w:p w14:paraId="41C8A428" w14:textId="77777777" w:rsidR="0014225A" w:rsidRDefault="0014225A" w:rsidP="0014225A"/>
    <w:p w14:paraId="4B2640F7" w14:textId="77777777" w:rsidR="0014225A" w:rsidRPr="0014225A" w:rsidRDefault="0014225A" w:rsidP="0014225A"/>
    <w:p w14:paraId="775B8A6A" w14:textId="32314910" w:rsidR="00A63035" w:rsidRDefault="00A63035" w:rsidP="00A63035">
      <w:pPr>
        <w:pStyle w:val="Heading1"/>
      </w:pPr>
      <w:bookmarkStart w:id="16" w:name="_Toc149575994"/>
      <w:r>
        <w:lastRenderedPageBreak/>
        <w:t>Introduction</w:t>
      </w:r>
      <w:bookmarkEnd w:id="16"/>
    </w:p>
    <w:p w14:paraId="681A77F4" w14:textId="43B7B376" w:rsidR="00E25800" w:rsidRDefault="00E25800" w:rsidP="00E25800">
      <w:pPr>
        <w:pStyle w:val="Heading2"/>
      </w:pPr>
      <w:bookmarkStart w:id="17" w:name="_Toc149575995"/>
      <w:r>
        <w:t>Climate change</w:t>
      </w:r>
      <w:bookmarkEnd w:id="17"/>
    </w:p>
    <w:p w14:paraId="687968BF" w14:textId="1D0E4817" w:rsidR="00C00E91" w:rsidRDefault="00C00E91" w:rsidP="00C00E91">
      <w:pPr>
        <w:pStyle w:val="Heading3"/>
      </w:pPr>
      <w:bookmarkStart w:id="18" w:name="_Toc149575996"/>
      <w:r>
        <w:t>History</w:t>
      </w:r>
      <w:bookmarkEnd w:id="18"/>
    </w:p>
    <w:p w14:paraId="15B07740" w14:textId="22DF719D"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while others believed, that the biosphere would have absorbed the anthropogenic emissions. In the 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w:t>
      </w:r>
      <w:r w:rsidR="005B498C">
        <w:rPr>
          <w:lang w:val="en-US"/>
        </w:rPr>
        <w:t xml:space="preserve">. </w:t>
      </w: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w:t>
      </w:r>
      <w:r w:rsidRPr="00B6585E">
        <w:rPr>
          <w:vertAlign w:val="subscript"/>
          <w:lang w:val="en-US"/>
        </w:rPr>
        <w:t>2</w:t>
      </w:r>
      <w:r>
        <w:rPr>
          <w:lang w:val="en-US"/>
        </w:rPr>
        <w:t xml:space="preserve">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2D4F7A">
        <w:rPr>
          <w:lang w:val="en-US"/>
        </w:rPr>
        <w:fldChar w:fldCharType="begin"/>
      </w:r>
      <w:r w:rsidR="002D4F7A">
        <w:rPr>
          <w:lang w:val="en-US"/>
        </w:rPr>
        <w:instrText xml:space="preserve"> ADDIN ZOTERO_ITEM CSL_CITATION {"citationID":"joNy2PPg","properties":{"formattedCitation":"\\super 5,6\\nosupersub{}","plainCitation":"5,6","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2D4F7A">
        <w:rPr>
          <w:lang w:val="en-US"/>
        </w:rPr>
        <w:fldChar w:fldCharType="separate"/>
      </w:r>
      <w:r w:rsidR="002D4F7A" w:rsidRPr="002D4F7A">
        <w:rPr>
          <w:vertAlign w:val="superscript"/>
        </w:rPr>
        <w:t>5,6</w:t>
      </w:r>
      <w:r w:rsidR="002D4F7A">
        <w:rPr>
          <w:lang w:val="en-US"/>
        </w:rPr>
        <w:fldChar w:fldCharType="end"/>
      </w:r>
      <w:r w:rsidR="00CC39AD">
        <w:rPr>
          <w:lang w:val="en-US"/>
        </w:rPr>
        <w:t>.</w:t>
      </w:r>
      <w:r w:rsidR="007608E2">
        <w:rPr>
          <w:lang w:val="en-US"/>
        </w:rPr>
        <w:t xml:space="preserve"> </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lastRenderedPageBreak/>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66F6865B"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35042C">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19" w:name="_Toc149575997"/>
      <w:r>
        <w:t>Causes</w:t>
      </w:r>
      <w:bookmarkEnd w:id="19"/>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 xml:space="preserve">An alternative to fossil fuels is renewable energy, which harnesses the energy from renewable resources such as solar, wind, hydropower and geothermal. These renewable energy sources do </w:t>
      </w:r>
      <w:r>
        <w:rPr>
          <w:lang w:val="en-US"/>
        </w:rPr>
        <w:lastRenderedPageBreak/>
        <w:t>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0" w:name="_Toc149575998"/>
      <w:r>
        <w:t>Effects</w:t>
      </w:r>
      <w:bookmarkEnd w:id="20"/>
    </w:p>
    <w:p w14:paraId="1471613D" w14:textId="7DA275EC" w:rsidR="00C00E91" w:rsidRP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apparent, that climate change is an issue on an apocalyptic scale, that must be addressed in order to secure human wellbeing and long-term existence on earth.</w:t>
      </w:r>
      <w:r w:rsidR="00E80911">
        <w:rPr>
          <w:lang w:val="en-US"/>
        </w:rPr>
        <w:t xml:space="preserve"> </w:t>
      </w: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1" w:name="_Toc149575999"/>
      <w:r>
        <w:t>Fuel cells</w:t>
      </w:r>
      <w:bookmarkEnd w:id="21"/>
    </w:p>
    <w:p w14:paraId="33BC1666" w14:textId="35046D5C" w:rsidR="00BC5D45" w:rsidRDefault="00BC5D45" w:rsidP="00BC5D45">
      <w:pPr>
        <w:rPr>
          <w:lang w:val="en-US"/>
        </w:rPr>
      </w:pPr>
      <w:r>
        <w:rPr>
          <w:lang w:val="en-US"/>
        </w:rPr>
        <w:t>A fuel cell</w:t>
      </w:r>
      <w:r w:rsidR="00D71BF2">
        <w:rPr>
          <w:lang w:val="en-US"/>
        </w:rPr>
        <w:t xml:space="preserve"> (FC)</w:t>
      </w:r>
      <w:r>
        <w:rPr>
          <w:lang w:val="en-US"/>
        </w:rPr>
        <w:t xml:space="preserve"> is an electrochemical cell that converts the stored chemical energy in the fuel into electricity through a series of chemical reactions, rather than combustion. The “green” fuels for fuel cells are made with electrochemical reactions using surplus renewable energy. The fuels </w:t>
      </w:r>
      <w:r>
        <w:rPr>
          <w:lang w:val="en-US"/>
        </w:rPr>
        <w:lastRenderedPageBreak/>
        <w:t xml:space="preserve">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xml:space="preserve">.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w:t>
      </w:r>
      <w:r w:rsidR="00A60393">
        <w:rPr>
          <w:lang w:val="en-US"/>
        </w:rPr>
        <w:t>overpotentials due to suboptimal catalysts</w:t>
      </w:r>
      <w:r>
        <w:rPr>
          <w:lang w:val="en-US"/>
        </w:rPr>
        <w:t xml:space="preserve"> for various reactions.</w:t>
      </w:r>
    </w:p>
    <w:p w14:paraId="32B00DA2" w14:textId="1716D489" w:rsidR="00BC5D45" w:rsidRDefault="00BC5D45" w:rsidP="00BC5D45">
      <w:pPr>
        <w:pStyle w:val="Heading3"/>
        <w:rPr>
          <w:lang w:val="en-US"/>
        </w:rPr>
      </w:pPr>
      <w:bookmarkStart w:id="22" w:name="_Toc149576000"/>
      <w:r>
        <w:rPr>
          <w:lang w:val="en-US"/>
        </w:rPr>
        <w:t>Structure</w:t>
      </w:r>
      <w:bookmarkEnd w:id="22"/>
    </w:p>
    <w:p w14:paraId="0E9A0BB2" w14:textId="06993AA1"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xml:space="preserve">)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air are delivered to the inlets vie pumps, active air-breathing DFAFCs, where fuel is pumped in, </w:t>
      </w:r>
      <w:r>
        <w:rPr>
          <w:lang w:val="en-US"/>
        </w:rPr>
        <w:lastRenderedPageBreak/>
        <w:t>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which is promising in terms of fuel cells</w:t>
      </w:r>
      <w:r w:rsidR="009D2191">
        <w:rPr>
          <w:lang w:val="en-US"/>
        </w:rPr>
        <w:t>.</w:t>
      </w:r>
    </w:p>
    <w:p w14:paraId="23D02E7B" w14:textId="588CF855" w:rsidR="00BC5D45" w:rsidRDefault="00BC5D45" w:rsidP="00BC5D45">
      <w:pPr>
        <w:pStyle w:val="Heading3"/>
        <w:rPr>
          <w:lang w:val="en-US"/>
        </w:rPr>
      </w:pPr>
      <w:bookmarkStart w:id="23" w:name="_Toc149576001"/>
      <w:r>
        <w:rPr>
          <w:lang w:val="en-US"/>
        </w:rPr>
        <w:t>Reactions</w:t>
      </w:r>
      <w:bookmarkEnd w:id="23"/>
    </w:p>
    <w:p w14:paraId="70BAB3CC" w14:textId="77777777" w:rsidR="00BC5D45" w:rsidRDefault="00BC5D45" w:rsidP="00BC5D45">
      <w:r>
        <w:t>Fuel cells harness the chemical energy stored in the green fuel molecules with a set of redox-reactions, namely two half-cell reactions. In the oxidation reactions, the fuel is oxidated a number of times, each producing a proton-electron pair. In the reduction reaction a molecule, 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032CA013"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24BE8A24" w:rsidR="00BC5D45" w:rsidRPr="00DC1E85" w:rsidRDefault="005B498C" w:rsidP="00BC5D45">
      <w:pPr>
        <w:rPr>
          <w:rFonts w:eastAsiaTheme="minorEastAsia"/>
        </w:rPr>
      </w:pPr>
      <m:oMathPara>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83A4A51" w:rsidR="00BC5D45" w:rsidRPr="00BC5D45" w:rsidRDefault="00BC5D45" w:rsidP="00BC5D45">
      <w:pPr>
        <w:rPr>
          <w:rFonts w:eastAsiaTheme="minorEastAsia"/>
        </w:rPr>
      </w:pPr>
      <w:r>
        <w:rPr>
          <w:rFonts w:eastAsiaTheme="minorEastAsia"/>
        </w:rPr>
        <w:t xml:space="preserve">Methanol, a direct competitor to </w:t>
      </w:r>
      <w:r w:rsidR="00276977">
        <w:rPr>
          <w:rFonts w:eastAsiaTheme="minorEastAsia"/>
        </w:rPr>
        <w:t>formic acid</w:t>
      </w:r>
      <w:r>
        <w:rPr>
          <w:rFonts w:eastAsiaTheme="minorEastAsia"/>
        </w:rPr>
        <w:t xml:space="preserve">, provides 6 proton-electron pairs per reacted molecule, compared to 2 for </w:t>
      </w:r>
      <w:r w:rsidR="00276977">
        <w:rPr>
          <w:rFonts w:eastAsiaTheme="minorEastAsia"/>
        </w:rPr>
        <w:t>formic acid</w:t>
      </w:r>
      <w:r>
        <w:rPr>
          <w:rFonts w:eastAsiaTheme="minorEastAsia"/>
        </w:rPr>
        <w:t>,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lastRenderedPageBreak/>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1EE6C117" w14:textId="200EF49B" w:rsidR="003D3F4D" w:rsidRPr="003D3F4D" w:rsidRDefault="00BC5D45" w:rsidP="003D3F4D">
      <w:r>
        <w:t>In the table above</w:t>
      </w:r>
      <w:r w:rsidR="0060434F">
        <w:t>,</w:t>
      </w:r>
      <w:r>
        <w:t xml:space="preser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to be stored under high pressures, which also gives it a volumetric energy density four times higher than hydrogen. The theoretical open-circuit voltage of formic acid is higher than both methanol and hydrogen, </w:t>
      </w:r>
      <w:r w:rsidR="00276977">
        <w:t>and it has</w:t>
      </w:r>
      <w:r>
        <w:t xml:space="preserve"> a high theoretical max efficiency.</w:t>
      </w:r>
      <w:r w:rsidR="00752799">
        <w:t xml:space="preserve"> T</w:t>
      </w:r>
      <w:r>
        <w:t xml:space="preserve">he ideal methanol catalysts performance in terms of energy densities is much better than formic acid, but in terms of the </w:t>
      </w:r>
      <w:r w:rsidR="00322ECD">
        <w:t>current performance</w:t>
      </w:r>
      <w:r>
        <w:t>, formic acid is closer to its ideal catalyst</w:t>
      </w:r>
      <w:r w:rsidR="00752799">
        <w:t>.</w:t>
      </w:r>
      <w:r>
        <w:t xml:space="preserve"> The methanol catalysts are running at a higher overpotential than formic acid.</w:t>
      </w:r>
    </w:p>
    <w:p w14:paraId="158A6274" w14:textId="77777777" w:rsidR="003D3F4D" w:rsidRDefault="003D3F4D" w:rsidP="003D3F4D">
      <w:pPr>
        <w:keepNext/>
        <w:jc w:val="center"/>
      </w:pPr>
      <w:r>
        <w:rPr>
          <w:noProof/>
        </w:rPr>
        <w:drawing>
          <wp:inline distT="0" distB="0" distL="0" distR="0" wp14:anchorId="47722767" wp14:editId="015E772F">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0">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78EFC079" w14:textId="77777777" w:rsidR="003D3F4D" w:rsidRPr="004C6AA2" w:rsidRDefault="003D3F4D" w:rsidP="003D3F4D">
      <w:pPr>
        <w:pStyle w:val="Caption"/>
        <w:jc w:val="center"/>
      </w:pPr>
      <w:r w:rsidRPr="004C6AA2">
        <w:t xml:space="preserve">Figure </w:t>
      </w:r>
      <w:r w:rsidRPr="004C6AA2">
        <w:fldChar w:fldCharType="begin"/>
      </w:r>
      <w:r w:rsidRPr="004C6AA2">
        <w:instrText xml:space="preserve"> SEQ Figure \* ARABIC </w:instrText>
      </w:r>
      <w:r w:rsidRPr="004C6AA2">
        <w:fldChar w:fldCharType="separate"/>
      </w:r>
      <w:r>
        <w:rPr>
          <w:noProof/>
        </w:rPr>
        <w:t>6</w:t>
      </w:r>
      <w:r w:rsidRPr="004C6AA2">
        <w:fldChar w:fldCharType="end"/>
      </w:r>
      <w:r w:rsidRPr="004C6AA2">
        <w:t xml:space="preserve"> – Methanol and formic acid, and their ”backbones”, the structure without any hydrogens. This is the structure the fuels would have after undergoing oxidation. </w:t>
      </w:r>
    </w:p>
    <w:p w14:paraId="665DC3A1" w14:textId="47BAEA2A" w:rsidR="003D3F4D" w:rsidRPr="001A03A3" w:rsidRDefault="003D3F4D" w:rsidP="003D3F4D">
      <w:r>
        <w:t>The reason behind this is apparent, when observing formic acid and methanol side by side. In figure 6, the structures of methanol and formic acid are shown before (upper) and after (lower) undergoing oxidation. Methanol has a carbon monoxide backbone, which is problematic, since it ensures carbon monoxide poisoning of the surface, when oxidated. When a carbon monoxide must be oxidated by OH or H at a larger potential, it severely limits the efficiency of a methanol fuel cell.</w:t>
      </w:r>
      <w:r w:rsidR="00571DA2">
        <w:t xml:space="preserve"> </w:t>
      </w:r>
      <w:r w:rsidR="00571DA2">
        <w:t xml:space="preserve">The backbone of formic acid, however, is carbon dioxide, which is gaseous at operating </w:t>
      </w:r>
      <w:r w:rsidR="00571DA2">
        <w:lastRenderedPageBreak/>
        <w:t>conditions and will desorb by itself. This is a big advantage and allows for a more efficient fuel cell</w:t>
      </w:r>
      <w:r w:rsidR="00571DA2">
        <w:rPr>
          <w:rFonts w:eastAsiaTheme="minorEastAsia"/>
        </w:rPr>
        <w:t>.</w:t>
      </w:r>
    </w:p>
    <w:p w14:paraId="1AEDE8D6" w14:textId="0D98A8AE" w:rsidR="00E25800" w:rsidRDefault="00E25800" w:rsidP="001A03A3">
      <w:pPr>
        <w:pStyle w:val="Heading3"/>
      </w:pPr>
      <w:bookmarkStart w:id="24" w:name="_Toc149576002"/>
      <w:r>
        <w:t>Formic Acid</w:t>
      </w:r>
      <w:bookmarkEnd w:id="24"/>
    </w:p>
    <w:p w14:paraId="40EEF66C" w14:textId="18ADFA38" w:rsidR="001A03A3" w:rsidRDefault="001A03A3" w:rsidP="001A03A3">
      <w:r>
        <w:t>Formic acid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Formic acid is a liquid at standard conditions and an acid with a pK</w:t>
      </w:r>
      <w:r w:rsidRPr="0067093A">
        <w:rPr>
          <w:vertAlign w:val="subscript"/>
        </w:rPr>
        <w:t>a</w:t>
      </w:r>
      <w:r>
        <w:t xml:space="preserve"> of 3.7 and it is non-toxic and present in small quantities in foods and vegetables. Formic acid is therefore safe and easy to handle, as opposed to methanol, which is toxic.</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28430FF8" w:rsidR="001A03A3" w:rsidRPr="007116AB" w:rsidRDefault="001A03A3" w:rsidP="001A03A3">
      <w:pPr>
        <w:pStyle w:val="Caption"/>
        <w:jc w:val="center"/>
      </w:pPr>
      <w:r w:rsidRPr="007116AB">
        <w:t xml:space="preserve">Figure </w:t>
      </w:r>
      <w:r w:rsidRPr="007116AB">
        <w:fldChar w:fldCharType="begin"/>
      </w:r>
      <w:r w:rsidRPr="007116AB">
        <w:instrText xml:space="preserve"> SEQ Figure \* ARABIC </w:instrText>
      </w:r>
      <w:r w:rsidRPr="007116AB">
        <w:fldChar w:fldCharType="separate"/>
      </w:r>
      <w:r w:rsidR="0035042C">
        <w:rPr>
          <w:noProof/>
        </w:rPr>
        <w:t>3</w:t>
      </w:r>
      <w:r w:rsidRPr="007116AB">
        <w:fldChar w:fldCharType="end"/>
      </w:r>
      <w:r w:rsidRPr="007116AB">
        <w:t xml:space="preserve"> - The </w:t>
      </w:r>
      <w:r w:rsidR="00447A2B">
        <w:t>proposed f</w:t>
      </w:r>
      <w:r w:rsidRPr="007116AB">
        <w:t xml:space="preserve">ormic </w:t>
      </w:r>
      <w:r w:rsidR="00447A2B">
        <w:t>a</w:t>
      </w:r>
      <w:r w:rsidRPr="007116AB">
        <w:t>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14ABADE6" w:rsidR="001A03A3" w:rsidRDefault="001A03A3" w:rsidP="001A03A3">
      <w:r>
        <w:t>F</w:t>
      </w:r>
      <w:r w:rsidR="00447A2B">
        <w:t>ormic acid</w:t>
      </w:r>
      <w:r>
        <w:t xml:space="preserve">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since they are reasonably similar in structure, the only difference being a hydrogen bonds on C and O, respectively. This makes electroreduction and 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cell conditions are neutral 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w:t>
      </w:r>
      <w:r w:rsidR="00EF1FFC">
        <w:t>illustrated</w:t>
      </w:r>
      <w:r>
        <w:t xml:space="preserve"> in figure 3 along with the cathode half-cell reaction and the production of electrical energy in the fuel cell. The oxidation reaction produces two proton-</w:t>
      </w:r>
      <w:r>
        <w:lastRenderedPageBreak/>
        <w:t>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635A6B6" w14:textId="493512C8"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xml:space="preserve">. The energy harvested from FAOR is directly proportional to the number of proton-electron pairs produced times the potential, as each electron can do the electrical “work” </w:t>
      </w:r>
      <w:r w:rsidR="00447A2B">
        <w:t>of</w:t>
      </w:r>
      <w:r>
        <w:t xml:space="preserve"> one eV per V.</w:t>
      </w:r>
    </w:p>
    <w:p w14:paraId="13496A4A" w14:textId="77777777" w:rsidR="001A03A3" w:rsidRDefault="001A03A3" w:rsidP="001A03A3">
      <w:pPr>
        <w:keepNext/>
        <w:jc w:val="center"/>
      </w:pPr>
      <w:r>
        <w:rPr>
          <w:noProof/>
        </w:rPr>
        <w:lastRenderedPageBreak/>
        <w:drawing>
          <wp:inline distT="0" distB="0" distL="0" distR="0" wp14:anchorId="71B37AF2" wp14:editId="0D808CD4">
            <wp:extent cx="5736014" cy="7883860"/>
            <wp:effectExtent l="0" t="0" r="4445" b="3175"/>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36014" cy="7883860"/>
                    </a:xfrm>
                    <a:prstGeom prst="rect">
                      <a:avLst/>
                    </a:prstGeom>
                  </pic:spPr>
                </pic:pic>
              </a:graphicData>
            </a:graphic>
          </wp:inline>
        </w:drawing>
      </w:r>
    </w:p>
    <w:p w14:paraId="027F4804" w14:textId="27CD7FE6" w:rsidR="001A03A3" w:rsidRPr="004C4541" w:rsidRDefault="001A03A3" w:rsidP="001A03A3">
      <w:pPr>
        <w:pStyle w:val="Caption"/>
        <w:jc w:val="center"/>
        <w:rPr>
          <w:rFonts w:asciiTheme="minorHAnsi" w:hAnsiTheme="minorHAnsi" w:cstheme="minorBidi"/>
        </w:rPr>
      </w:pPr>
      <w:r>
        <w:t xml:space="preserve">Figure </w:t>
      </w:r>
      <w:r>
        <w:fldChar w:fldCharType="begin"/>
      </w:r>
      <w:r>
        <w:instrText xml:space="preserve"> SEQ Figure \* ARABIC </w:instrText>
      </w:r>
      <w:r>
        <w:fldChar w:fldCharType="separate"/>
      </w:r>
      <w:r w:rsidR="0035042C">
        <w:rPr>
          <w:noProof/>
        </w:rPr>
        <w:t>4</w:t>
      </w:r>
      <w:r>
        <w:rPr>
          <w:noProof/>
        </w:rPr>
        <w:fldChar w:fldCharType="end"/>
      </w:r>
      <w:r>
        <w:rPr>
          <w:lang w:val="da-DK"/>
        </w:rPr>
        <w:t xml:space="preserve"> – </w:t>
      </w:r>
      <w:r>
        <w:t xml:space="preserve">The Gibbs free energies of the species in the </w:t>
      </w:r>
      <w:r w:rsidR="00447A2B">
        <w:t>two-step</w:t>
      </w:r>
      <w:r>
        <w:t xml:space="preserve">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w:t>
      </w:r>
      <w:r w:rsidR="00447A2B">
        <w:t>Computational Hydrogen Electrode (</w:t>
      </w:r>
      <w:r>
        <w:t>CHE</w:t>
      </w:r>
      <w:r w:rsidR="00447A2B">
        <w:t>)</w:t>
      </w:r>
      <w:r>
        <w:t xml:space="preserve">. The dashed lines represent Gibbs free energies </w:t>
      </w:r>
      <w:r>
        <w:lastRenderedPageBreak/>
        <w:t xml:space="preserve">after the potential contribution has been added. 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410F63CC" w:rsidR="001A03A3" w:rsidRDefault="001A03A3" w:rsidP="001A03A3">
      <w:r>
        <w:t xml:space="preserve">In figure 4, the Gibbs free energy of all three species involved in the </w:t>
      </w:r>
      <w:r w:rsidR="008159CE">
        <w:t>two-step</w:t>
      </w:r>
      <w:r>
        <w:t xml:space="preserve"> formic acid oxidation pathway including proton-electron pairs are plotted, as compared to the Gibbs free energy of formic acid. The starting point is formic acid at 0 eV compared to formic acid itself. The Gibbs free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t xml:space="preserv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27945ACB" w14:textId="79F2262E" w:rsidR="001A03A3"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w:t>
      </w:r>
      <w:r w:rsidR="00444FF6">
        <w:rPr>
          <w:rFonts w:eastAsiaTheme="minorEastAsia"/>
        </w:rPr>
        <w:t>produced</w:t>
      </w:r>
      <w:r>
        <w:rPr>
          <w:rFonts w:eastAsiaTheme="minorEastAsia"/>
        </w:rPr>
        <w:t xml:space="preserve">,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r w:rsidR="0029395E">
        <w:rPr>
          <w:rFonts w:eastAsiaTheme="minorEastAsia"/>
        </w:rPr>
        <w:t xml:space="preserve"> </w:t>
      </w: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eastAsiaTheme="minorEastAsia" w:hAnsi="Cambria Math"/>
          </w:rPr>
          <m:t>=0</m:t>
        </m:r>
      </m:oMath>
      <w:r>
        <w:rPr>
          <w:rFonts w:eastAsiaTheme="minorEastAsia"/>
        </w:rPr>
        <w:t xml:space="preserve">, the adsorption reaction is no longer favoured, and the lowest anode half-cell voltage is reached. The highest possible open-circuit voltage between anode and cathode is reached, when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has </w:t>
      </w:r>
      <w:r>
        <w:rPr>
          <w:rFonts w:eastAsiaTheme="minorEastAsia"/>
        </w:rPr>
        <w:lastRenderedPageBreak/>
        <w:t>the optimal binding energy to the catalyst surface, otherwise an overpotential is needed. In 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0B77CBCF"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Pr="006A2F73">
        <w:fldChar w:fldCharType="begin"/>
      </w:r>
      <w:r w:rsidRPr="006A2F73">
        <w:instrText xml:space="preserve"> SEQ Figure \* ARABIC </w:instrText>
      </w:r>
      <w:r w:rsidRPr="006A2F73">
        <w:fldChar w:fldCharType="separate"/>
      </w:r>
      <w:r w:rsidR="0035042C">
        <w:rPr>
          <w:noProof/>
        </w:rPr>
        <w:t>5</w:t>
      </w:r>
      <w:r w:rsidRPr="006A2F73">
        <w:rPr>
          <w:noProof/>
        </w:rPr>
        <w:fldChar w:fldCharType="end"/>
      </w:r>
      <w:r w:rsidRPr="006A2F73">
        <w:t xml:space="preserve"> – The potentials at which relevant adsorbates, H, COOH, OH and O are expected to be present on an </w:t>
      </w:r>
      <w:r w:rsidR="00627C36">
        <w:t xml:space="preserve">equimolar </w:t>
      </w:r>
      <w:r w:rsidRPr="006A2F73">
        <w:t>HEA fcc(111) surface is marked</w:t>
      </w:r>
      <w:r w:rsidRPr="006A2F73">
        <w:rPr>
          <w:rFonts w:eastAsiaTheme="minorEastAsia"/>
        </w:rPr>
        <w:t xml:space="preserve">. </w:t>
      </w:r>
      <w:r w:rsidRPr="006A2F73">
        <w:t xml:space="preserve"> H adsorbs at small </w:t>
      </w:r>
      <w:r w:rsidR="003C65B2">
        <w:t xml:space="preserve">anode </w:t>
      </w:r>
      <w:r w:rsidRPr="006A2F73">
        <w:t>potentials and up to 0.40 V vs RHE for some sites, COOH starts to adsorb from 0.0 V vs RHE and up. OH, and O require larger potentials to adsorb. Four potentials are marked, indicating an optimal anode/cathode potential and dashed lines, indicating attainable anode/cathode potentials. The double-headed arrows represent overpotentials (red) and the open-circuit potential (green).</w:t>
      </w:r>
    </w:p>
    <w:p w14:paraId="16170B76" w14:textId="37F8F30F" w:rsidR="001A03A3" w:rsidRPr="007636CF" w:rsidRDefault="001A03A3" w:rsidP="001A03A3">
      <w:r>
        <w:rPr>
          <w:rFonts w:eastAsiaTheme="minorEastAsia"/>
        </w:rPr>
        <w:t xml:space="preserve">In figure 5, the </w:t>
      </w:r>
      <w:r w:rsidR="00D67115">
        <w:rPr>
          <w:rFonts w:eastAsiaTheme="minorEastAsia"/>
        </w:rPr>
        <w:t>CO-</w:t>
      </w:r>
      <w:r>
        <w:rPr>
          <w:rFonts w:eastAsiaTheme="minorEastAsia"/>
        </w:rPr>
        <w:t>poisoning problem for FAOR is highlighted, showing the adsorbates expected to be present at the anode catalyst, a</w:t>
      </w:r>
      <w:r w:rsidR="001D7105">
        <w:rPr>
          <w:rFonts w:eastAsiaTheme="minorEastAsia"/>
        </w:rPr>
        <w:t>n equimolar simulated</w:t>
      </w:r>
      <w:r>
        <w:rPr>
          <w:rFonts w:eastAsiaTheme="minorEastAsia"/>
        </w:rPr>
        <w:t xml:space="preserve"> High-Entropy Alloy (HEA) fcc(111) surface at different</w:t>
      </w:r>
      <w:r w:rsidR="00725468">
        <w:rPr>
          <w:rFonts w:eastAsiaTheme="minorEastAsia"/>
        </w:rPr>
        <w:t xml:space="preserve"> anode</w:t>
      </w:r>
      <w:r>
        <w:rPr>
          <w:rFonts w:eastAsiaTheme="minorEastAsia"/>
        </w:rPr>
        <w:t xml:space="preserve">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H adsorbs </w:t>
      </w:r>
      <w:r w:rsidR="002E63AB">
        <w:rPr>
          <w:rFonts w:eastAsiaTheme="minorEastAsia"/>
        </w:rPr>
        <w:t xml:space="preserve">at low potentials </w:t>
      </w:r>
      <w:r>
        <w:rPr>
          <w:rFonts w:eastAsiaTheme="minorEastAsia"/>
        </w:rPr>
        <w:t xml:space="preserve">due to the adsorption reaction of H being favoured at negative potentials, where surplus electrons are present. H desorbs at positive voltages, predicted to being completely removed at 0.40 V vs RHE. H overlaps in presence with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hich can oxidate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m:t>
            </m:r>
          </m:e>
        </m:sPre>
      </m:oMath>
      <w:r w:rsidR="000F3D7E">
        <w:rPr>
          <w:rFonts w:eastAsiaTheme="minorEastAsia"/>
        </w:rPr>
        <w:t xml:space="preserve"> </w:t>
      </w:r>
      <w:r>
        <w:rPr>
          <w:rFonts w:eastAsiaTheme="minorEastAsia"/>
        </w:rPr>
        <w:t xml:space="preserve">to </w:t>
      </w:r>
      <w:r w:rsidR="004A4607">
        <w:rPr>
          <w:rFonts w:eastAsiaTheme="minorEastAsia"/>
        </w:rPr>
        <w:t>CO</w:t>
      </w:r>
      <w:r w:rsidR="004A4607" w:rsidRPr="004A4607">
        <w:rPr>
          <w:rFonts w:eastAsiaTheme="minorEastAsia"/>
          <w:vertAlign w:val="subscript"/>
        </w:rPr>
        <w:t>2</w:t>
      </w:r>
      <w:r>
        <w:rPr>
          <w:rFonts w:eastAsiaTheme="minorEastAsia"/>
        </w:rPr>
        <w:t>. The potential, at which carbon monoxide is created by the disproportionation reaction is much lower than the potential at which OH and O are adsorbed and able to remove bound CO by oxidation</w:t>
      </w:r>
      <w:r w:rsidR="00CF6A78">
        <w:rPr>
          <w:rFonts w:eastAsiaTheme="minorEastAsia"/>
        </w:rPr>
        <w:t xml:space="preserve">, which requires cycling to high potentials to clean. </w:t>
      </w:r>
      <w:r>
        <w:rPr>
          <w:rFonts w:eastAsiaTheme="minorEastAsia"/>
        </w:rPr>
        <w:t>Two optimal potentials, anode, and cathode, marked with solid lines</w:t>
      </w:r>
      <w:r w:rsidR="00481943">
        <w:rPr>
          <w:rFonts w:eastAsiaTheme="minorEastAsia"/>
        </w:rPr>
        <w:t xml:space="preserve"> in figure 5</w:t>
      </w:r>
      <w:r>
        <w:rPr>
          <w:rFonts w:eastAsiaTheme="minorEastAsia"/>
        </w:rPr>
        <w:t xml:space="preserve">,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w:t>
      </w:r>
      <w:r>
        <w:rPr>
          <w:rFonts w:eastAsiaTheme="minorEastAsia"/>
        </w:rPr>
        <w:lastRenderedPageBreak/>
        <w:t xml:space="preserve">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4D288C9E" w14:textId="4C5BFF5C"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r w:rsidR="00481C17">
        <w:rPr>
          <w:rFonts w:eastAsiaTheme="minorEastAsia"/>
        </w:rPr>
        <w:t xml:space="preserve"> </w:t>
      </w:r>
      <w:r>
        <w:rPr>
          <w:rFonts w:eastAsiaTheme="minorEastAsia"/>
        </w:rPr>
        <w:t>The optimal anode half-cell reaction potential vs RHE is calculated:</w:t>
      </w:r>
    </w:p>
    <w:p w14:paraId="27A77A3E" w14:textId="51495E5A"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43D576D2" w14:textId="4F746F44" w:rsidR="001A03A3" w:rsidRDefault="001A03A3" w:rsidP="001A03A3">
      <w:r>
        <w:rPr>
          <w:rFonts w:eastAsiaTheme="minorEastAsia"/>
        </w:rPr>
        <w:t xml:space="preserve">Corresponding to an optimal anode potential vs RHE of </w:t>
      </w:r>
      <m:oMath>
        <m:r>
          <w:rPr>
            <w:rFonts w:ascii="Cambria Math" w:eastAsiaTheme="minorEastAsia" w:hAnsi="Cambria Math"/>
          </w:rPr>
          <m:t>-0.171 V</m:t>
        </m:r>
      </m:oMath>
      <w:r w:rsidR="00130972">
        <w:rPr>
          <w:rFonts w:eastAsiaTheme="minorEastAsia"/>
        </w:rPr>
        <w:t>,</w:t>
      </w:r>
      <w:r>
        <w:rPr>
          <w:rFonts w:eastAsiaTheme="minorEastAsia"/>
        </w:rPr>
        <w:t xml:space="preserve"> </w:t>
      </w:r>
      <w:r w:rsidR="00130972">
        <w:rPr>
          <w:rFonts w:eastAsiaTheme="minorEastAsia"/>
        </w:rPr>
        <w:t>r</w:t>
      </w:r>
      <w:r>
        <w:rPr>
          <w:rFonts w:eastAsiaTheme="minorEastAsia"/>
        </w:rPr>
        <w:t xml:space="preserve">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Assuming that the cathode potential</w:t>
      </w:r>
      <w:r w:rsidR="008B11FB">
        <w:rPr>
          <w:rFonts w:eastAsiaTheme="minorEastAsia"/>
        </w:rPr>
        <w:t xml:space="preserve"> vs RHE</w:t>
      </w:r>
      <w:r>
        <w:rPr>
          <w:rFonts w:eastAsiaTheme="minorEastAsia"/>
        </w:rPr>
        <w:t xml:space="preserve"> cannot be improved beyond </w:t>
      </w:r>
      <m:oMath>
        <m:r>
          <w:rPr>
            <w:rFonts w:ascii="Cambria Math" w:eastAsiaTheme="minorEastAsia" w:hAnsi="Cambria Math"/>
          </w:rPr>
          <m:t>0.90 V</m:t>
        </m:r>
      </m:oMath>
      <w:r>
        <w:rPr>
          <w:rFonts w:eastAsiaTheme="minorEastAsia"/>
        </w:rPr>
        <w:t>, the theoretical maximum open-circuit voltage would be limited</w:t>
      </w:r>
      <w:r w:rsidR="00977CB7">
        <w:rPr>
          <w:rFonts w:eastAsiaTheme="minorEastAsia"/>
        </w:rPr>
        <w:t xml:space="preserve"> to</w:t>
      </w:r>
      <w:r>
        <w:rPr>
          <w:rFonts w:eastAsiaTheme="minorEastAsia"/>
        </w:rPr>
        <w:t xml:space="preserve"> </w:t>
      </w:r>
      <m:oMath>
        <m:r>
          <w:rPr>
            <w:rFonts w:ascii="Cambria Math" w:eastAsiaTheme="minorEastAsia" w:hAnsi="Cambria Math"/>
          </w:rPr>
          <m:t>1.071 V</m:t>
        </m:r>
      </m:oMath>
      <w:r>
        <w:rPr>
          <w:rFonts w:eastAsiaTheme="minorEastAsia"/>
        </w:rPr>
        <w:t>.</w:t>
      </w:r>
      <w:r w:rsidR="00CF42C6">
        <w:rPr>
          <w:rFonts w:eastAsiaTheme="minorEastAsia"/>
        </w:rPr>
        <w:t xml:space="preserve"> </w:t>
      </w: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w:t>
      </w:r>
      <w:r w:rsidR="00AF20D5">
        <w:rPr>
          <w:rFonts w:eastAsiaTheme="minorEastAsia"/>
        </w:rPr>
        <w:t xml:space="preserve"> </w:t>
      </w:r>
      <w:r>
        <w:t>The current output of the fuel cell is dependent on the activity of FAOR on the catalyst.</w:t>
      </w:r>
      <w:r w:rsidR="00755F01">
        <w:rPr>
          <w:rFonts w:eastAsiaTheme="minorEastAsia"/>
        </w:rPr>
        <w:t xml:space="preserve"> </w:t>
      </w:r>
      <w:r>
        <w:t>The task is therefore to find an anode catalyst, that has a good activity on as low of a potential vs RHE as possible, while still not suffering from CO-poisoning</w:t>
      </w:r>
      <w:r>
        <w:rPr>
          <w:rFonts w:eastAsiaTheme="minorEastAsia"/>
        </w:rPr>
        <w:t xml:space="preserve">. The efficiency of the process scales with the open-circuit voltage, which increases with lower anode potentials, but lower anode potentials also diminish the activity, as more sites become FAOR active at larger potentials, which encourage the adsorption reaction of </w:t>
      </w:r>
      <w:r w:rsidR="00BF3B70">
        <w:rPr>
          <w:rFonts w:eastAsiaTheme="minorEastAsia"/>
        </w:rPr>
        <w:t>COOH</w:t>
      </w:r>
      <w:r>
        <w:rPr>
          <w:rFonts w:eastAsiaTheme="minorEastAsia"/>
        </w:rPr>
        <w:t>. Realistically, there will be a trade-off between efficiency and activity, where the application of the fuel cell will dictate the specific needs.</w:t>
      </w:r>
      <w:r w:rsidR="00325CDA">
        <w:t xml:space="preserve"> </w:t>
      </w:r>
      <w:r>
        <w:t xml:space="preserve">In </w:t>
      </w:r>
      <w:r>
        <w:lastRenderedPageBreak/>
        <w:t xml:space="preserve">the literature, a handful FAOR pathways are suggested, but the primary two pathways assumed to be important </w:t>
      </w:r>
      <w:r w:rsidR="004A30D6">
        <w:t>is</w:t>
      </w:r>
      <w:r w:rsidR="00481943">
        <w:t xml:space="preserve"> the desired pathway</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116E134A" w:rsidR="001A03A3" w:rsidRDefault="004323E3" w:rsidP="001A03A3">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r>
            <w:rPr>
              <w:rFonts w:ascii="Cambria Math" w:hAnsi="Cambria Math"/>
            </w:rPr>
            <m:t xml:space="preserve"> </m:t>
          </m:r>
          <m:r>
            <w:rPr>
              <w:rFonts w:ascii="Cambria Math" w:hAnsi="Cambria Math"/>
            </w:rPr>
            <m:t>*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vertAlign w:val="subscript"/>
                </w:rPr>
                <m:t>2</m:t>
              </m:r>
            </m:sub>
          </m:sSub>
          <m:d>
            <m:dPr>
              <m:ctrlPr>
                <w:rPr>
                  <w:rFonts w:ascii="Cambria Math" w:hAnsi="Cambria Math"/>
                  <w:i/>
                  <w:vertAlign w:val="subscript"/>
                </w:rPr>
              </m:ctrlPr>
            </m:dPr>
            <m:e>
              <m:r>
                <w:rPr>
                  <w:rFonts w:ascii="Cambria Math" w:hAnsi="Cambria Math"/>
                  <w:vertAlign w:val="subscript"/>
                </w:rPr>
                <m:t>g</m:t>
              </m:r>
            </m:e>
          </m:d>
          <m:r>
            <w:rPr>
              <w:rFonts w:ascii="Cambria Math" w:hAnsi="Cambria Math"/>
              <w:vertAlign w:val="subscript"/>
            </w:rPr>
            <m:t>+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12CC53F6" w:rsidR="001A03A3" w:rsidRDefault="001A03A3" w:rsidP="001A03A3">
      <w:r>
        <w:t xml:space="preserve">And the </w:t>
      </w:r>
      <w:r w:rsidR="004323E3">
        <w:t xml:space="preserve">pathway where the disproportionation reaction </w:t>
      </w:r>
      <w:r>
        <w:t>produc</w:t>
      </w:r>
      <w:r w:rsidR="004323E3">
        <w:t xml:space="preserve">es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m:t>
            </m:r>
          </m:e>
        </m:sPre>
      </m:oMath>
      <w:r>
        <w:t>:</w:t>
      </w:r>
    </w:p>
    <w:p w14:paraId="3EE42F21" w14:textId="01BD994E" w:rsidR="001A03A3" w:rsidRPr="00481943" w:rsidRDefault="004323E3" w:rsidP="001A03A3">
      <w:pPr>
        <w:rPr>
          <w:rFonts w:eastAsiaTheme="minorEastAsia"/>
        </w:rPr>
      </w:pPr>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hAnsi="Cambria Math"/>
                  <w:i/>
                </w:rPr>
              </m:ctrlPr>
            </m:dPr>
            <m:e>
              <m:r>
                <w:rPr>
                  <w:rFonts w:ascii="Cambria Math" w:hAnsi="Cambria Math"/>
                </w:rPr>
                <m:t>g</m:t>
              </m:r>
            </m:e>
          </m:d>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eastAsiaTheme="minorEastAsia" w:hAnsi="Cambria Math"/>
                  <w:i/>
                </w:rPr>
              </m:ctrlPr>
            </m:dPr>
            <m:e>
              <m:r>
                <w:rPr>
                  <w:rFonts w:ascii="Cambria Math" w:eastAsiaTheme="minorEastAsia" w:hAnsi="Cambria Math"/>
                </w:rPr>
                <m:t>g</m:t>
              </m:r>
            </m:e>
          </m:d>
        </m:oMath>
      </m:oMathPara>
    </w:p>
    <w:p w14:paraId="2E17A155" w14:textId="2B0D93C7" w:rsidR="00481943" w:rsidRDefault="004323E3" w:rsidP="001A03A3">
      <w:pPr>
        <w:rPr>
          <w:rFonts w:eastAsiaTheme="minorEastAsia"/>
        </w:rPr>
      </w:pPr>
      <w:r>
        <w:rPr>
          <w:rFonts w:eastAsiaTheme="minorEastAsia"/>
        </w:rPr>
        <w:t>Where</w:t>
      </w:r>
      <w:r w:rsidR="00481943">
        <w:rPr>
          <w:rFonts w:eastAsiaTheme="minorEastAsia"/>
        </w:rPr>
        <w:t xml:space="preserve"> H adsorbs with the adsorption reaction:</w:t>
      </w:r>
    </w:p>
    <w:p w14:paraId="6AF627E7" w14:textId="1DABB385" w:rsidR="00481943" w:rsidRPr="008A1D99" w:rsidRDefault="004323E3" w:rsidP="001A03A3">
      <w:pPr>
        <w:rPr>
          <w:rFonts w:eastAsiaTheme="minorEastAsia"/>
        </w:rPr>
      </w:pPr>
      <m:oMathPara>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H</m:t>
              </m:r>
            </m:e>
          </m:sPre>
        </m:oMath>
      </m:oMathPara>
    </w:p>
    <w:p w14:paraId="4F969D6C" w14:textId="7239C298"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w:t>
      </w:r>
      <w:r w:rsidR="004A30D6">
        <w:t xml:space="preserve"> </w:t>
      </w:r>
      <w:r>
        <w:t xml:space="preserve">It is well known, that the </w:t>
      </w:r>
      <w:r w:rsidR="0092068B">
        <w:t>efficiency</w:t>
      </w:r>
      <w:r>
        <w:t xml:space="preserve"> of FAOR FCs is </w:t>
      </w:r>
      <w:r w:rsidR="0092068B">
        <w:t>hindered</w:t>
      </w:r>
      <w:r>
        <w:t xml:space="preserve"> by CO-poisoning</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w:t>
      </w:r>
      <w:r w:rsidR="009A5B51">
        <w:t>hypothesis</w:t>
      </w:r>
      <w:r>
        <w:t xml:space="preserve">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w:t>
      </w:r>
      <w:r w:rsidR="00AB4F96">
        <w:t xml:space="preserve"> </w:t>
      </w:r>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w:t>
      </w:r>
      <w:r w:rsidR="00C810AE">
        <w:t xml:space="preserve"> These are discussed further in the supplementary information. </w:t>
      </w:r>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lastRenderedPageBreak/>
        <w:t>single-sites on a HEA fcc(111) surface by tailoring the binding energies of the sites and neighbouring sites of sites of interest.</w:t>
      </w:r>
    </w:p>
    <w:p w14:paraId="71FDF930" w14:textId="2C71837D" w:rsidR="00E25800" w:rsidRDefault="00E25800" w:rsidP="00E25800">
      <w:pPr>
        <w:pStyle w:val="Heading2"/>
      </w:pPr>
      <w:bookmarkStart w:id="25" w:name="_Toc149576003"/>
      <w:r>
        <w:t>Catalysis</w:t>
      </w:r>
      <w:bookmarkEnd w:id="25"/>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6" w:name="_Toc149576004"/>
      <w:r>
        <w:t>Sabatier’s Principle</w:t>
      </w:r>
      <w:bookmarkEnd w:id="26"/>
    </w:p>
    <w:p w14:paraId="13AA048E" w14:textId="2841C93B"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r w:rsidR="00E670E3">
        <w:rPr>
          <w:lang w:val="en-US"/>
        </w:rPr>
        <w:t xml:space="preserve"> Details on how to model the activity of aa catalytic site is described in further details in the supplementary information.</w:t>
      </w:r>
    </w:p>
    <w:p w14:paraId="4F2417E2" w14:textId="1A3FC21E" w:rsidR="001809A2" w:rsidRDefault="001809A2" w:rsidP="001809A2">
      <w:pPr>
        <w:pStyle w:val="Heading3"/>
      </w:pPr>
      <w:bookmarkStart w:id="27" w:name="_Toc149576006"/>
      <w:r>
        <w:t>Computational Hydrogen Electrode</w:t>
      </w:r>
      <w:bookmarkEnd w:id="27"/>
    </w:p>
    <w:p w14:paraId="0809001B" w14:textId="789C5DBC" w:rsidR="001809A2" w:rsidRDefault="001809A2" w:rsidP="001809A2">
      <w:pPr>
        <w:rPr>
          <w:lang w:val="en-US"/>
        </w:rPr>
      </w:pPr>
      <w:r>
        <w:rPr>
          <w:lang w:val="en-US"/>
        </w:rPr>
        <w:t>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C67EFF">
        <w:rPr>
          <w:lang w:val="en-US"/>
        </w:rPr>
        <w:instrText xml:space="preserve"> ADDIN ZOTERO_ITEM CSL_CITATION {"citationID":"P8hXyaIn","properties":{"formattedCitation":"\\super 24\\nosupersub{}","plainCitation":"24","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C67EFF" w:rsidRPr="00C67EFF">
        <w:rPr>
          <w:vertAlign w:val="superscript"/>
        </w:rPr>
        <w:t>24</w:t>
      </w:r>
      <w:r w:rsidR="001F4BCC">
        <w:rPr>
          <w:lang w:val="en-US"/>
        </w:rPr>
        <w:fldChar w:fldCharType="end"/>
      </w:r>
      <w:r>
        <w:rPr>
          <w:lang w:val="en-US"/>
        </w:rPr>
        <w:t>.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lastRenderedPageBreak/>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6E12543A" w14:textId="77777777" w:rsidR="001809A2"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p>
    <w:p w14:paraId="50362097" w14:textId="0F1C8F7C" w:rsidR="001809A2" w:rsidRDefault="001809A2" w:rsidP="001809A2">
      <w:pPr>
        <w:rPr>
          <w:lang w:val="en-US"/>
        </w:rPr>
      </w:pP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C67EFF">
        <w:rPr>
          <w:rFonts w:eastAsiaTheme="minorEastAsia"/>
          <w:lang w:val="en-US"/>
        </w:rPr>
        <w:instrText xml:space="preserve"> ADDIN ZOTERO_ITEM CSL_CITATION {"citationID":"WOhHlyAP","properties":{"formattedCitation":"\\super 24\\nosupersub{}","plainCitation":"24","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C67EFF" w:rsidRPr="00C67EFF">
        <w:rPr>
          <w:vertAlign w:val="superscript"/>
        </w:rPr>
        <w:t>24</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34969472" w:rsidR="001809A2" w:rsidRDefault="00A50B59" w:rsidP="001809A2">
      <w:pPr>
        <w:rPr>
          <w:rFonts w:eastAsiaTheme="minorEastAsia"/>
          <w:lang w:val="en-US"/>
        </w:rPr>
      </w:pPr>
      <w:r>
        <w:rPr>
          <w:rFonts w:eastAsiaTheme="minorEastAsia"/>
          <w:lang w:val="en-US"/>
        </w:rPr>
        <w:t>When</w:t>
      </w:r>
      <w:r w:rsidR="001809A2">
        <w:rPr>
          <w:rFonts w:eastAsiaTheme="minorEastAsia"/>
          <w:lang w:val="en-US"/>
        </w:rPr>
        <w:t xml:space="preserve"> 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2CA90D5B" w14:textId="73C64F97" w:rsidR="001809A2" w:rsidRDefault="001809A2" w:rsidP="00695142">
      <w:pPr>
        <w:rPr>
          <w:rFonts w:eastAsiaTheme="minorEastAsia"/>
          <w:lang w:val="en-US"/>
        </w:rPr>
      </w:pPr>
      <w:r>
        <w:rPr>
          <w:rFonts w:eastAsiaTheme="minorEastAsia"/>
          <w:lang w:val="en-US"/>
        </w:rPr>
        <w:t xml:space="preserve">Where the E represents an electronic energy from a DFT calculation or a Gibbs free energy, e is the elemental charge and U is the potential. </w:t>
      </w:r>
      <w:r w:rsidR="00A50B59">
        <w:rPr>
          <w:rFonts w:eastAsiaTheme="minorEastAsia"/>
          <w:lang w:val="en-US"/>
        </w:rPr>
        <w:t xml:space="preserve">The signs are </w:t>
      </w:r>
      <w:r w:rsidR="00695142">
        <w:rPr>
          <w:rFonts w:eastAsiaTheme="minorEastAsia"/>
          <w:lang w:val="en-US"/>
        </w:rPr>
        <w:t>opposite if</w:t>
      </w:r>
      <w:r w:rsidR="00A50B59">
        <w:rPr>
          <w:rFonts w:eastAsiaTheme="minorEastAsia"/>
          <w:lang w:val="en-US"/>
        </w:rPr>
        <w:t xml:space="preserve"> a proton-electron pair is used as a reactant.</w:t>
      </w:r>
    </w:p>
    <w:p w14:paraId="6A2F5AA0" w14:textId="2C43BF36" w:rsidR="001809A2" w:rsidRDefault="001809A2" w:rsidP="001809A2">
      <w:pPr>
        <w:pStyle w:val="Heading3"/>
      </w:pPr>
      <w:bookmarkStart w:id="28" w:name="_Toc149576007"/>
      <w:r>
        <w:t xml:space="preserve">Correcting from DFT electronic energies to Gibbs free </w:t>
      </w:r>
      <w:bookmarkEnd w:id="28"/>
      <w:r w:rsidR="00695142">
        <w:t>energies</w:t>
      </w:r>
    </w:p>
    <w:p w14:paraId="353B294B" w14:textId="576C0584" w:rsidR="001809A2" w:rsidRDefault="001809A2" w:rsidP="001809A2">
      <w:pPr>
        <w:rPr>
          <w:lang w:val="en-US"/>
        </w:rPr>
      </w:pPr>
      <w:r>
        <w:rPr>
          <w:lang w:val="en-US"/>
        </w:rPr>
        <w:t xml:space="preserve">The energies obtained through DFT calculations are electronic energies. </w:t>
      </w:r>
      <w:r w:rsidR="009621E0">
        <w:rPr>
          <w:lang w:val="en-US"/>
        </w:rPr>
        <w:t>T</w:t>
      </w:r>
      <w:r>
        <w:rPr>
          <w:lang w:val="en-US"/>
        </w:rPr>
        <w:t>he electronic energ</w:t>
      </w:r>
      <w:r w:rsidR="009621E0">
        <w:rPr>
          <w:lang w:val="en-US"/>
        </w:rPr>
        <w:t>y of a species is</w:t>
      </w:r>
      <w:r>
        <w:rPr>
          <w:lang w:val="en-US"/>
        </w:rPr>
        <w:t xml:space="preserve"> converted to Gibbs free energies with this formula, </w:t>
      </w:r>
      <w:r w:rsidR="0064684C">
        <w:rPr>
          <w:lang w:val="en-US"/>
        </w:rPr>
        <w:t>with</w:t>
      </w:r>
      <w:r>
        <w:rPr>
          <w:lang w:val="en-US"/>
        </w:rPr>
        <w:t xml:space="preserve">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1CDC6E3" w:rsidR="001809A2" w:rsidRDefault="001809A2" w:rsidP="001809A2">
      <w:pPr>
        <w:rPr>
          <w:lang w:val="en-US"/>
        </w:rPr>
      </w:pPr>
      <w:r>
        <w:rPr>
          <w:lang w:val="en-US"/>
        </w:rPr>
        <w:lastRenderedPageBreak/>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Practically, a correction constant is calculated a single time for each </w:t>
      </w:r>
      <w:r w:rsidR="00C7086D">
        <w:rPr>
          <w:lang w:val="en-US"/>
        </w:rPr>
        <w:t>species</w:t>
      </w:r>
      <w:r>
        <w:rPr>
          <w:lang w:val="en-US"/>
        </w:rPr>
        <w:t>:</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6E827005"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C67EFF">
        <w:rPr>
          <w:lang w:val="en-US"/>
        </w:rPr>
        <w:instrText xml:space="preserve"> ADDIN ZOTERO_ITEM CSL_CITATION {"citationID":"1sCi5hYG","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C67EFF" w:rsidRPr="00C67EFF">
        <w:rPr>
          <w:vertAlign w:val="superscript"/>
        </w:rPr>
        <w:t>25</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C67EFF">
        <w:rPr>
          <w:lang w:val="en-US"/>
        </w:rPr>
        <w:instrText xml:space="preserve"> ADDIN ZOTERO_ITEM CSL_CITATION {"citationID":"wcbhLgMD","properties":{"formattedCitation":"\\super 26\\nosupersub{}","plainCitation":"26","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C67EFF" w:rsidRPr="00C67EFF">
        <w:rPr>
          <w:vertAlign w:val="superscript"/>
        </w:rPr>
        <w:t>26</w:t>
      </w:r>
      <w:r w:rsidR="00F91F3D">
        <w:rPr>
          <w:lang w:val="en-US"/>
        </w:rPr>
        <w:fldChar w:fldCharType="end"/>
      </w:r>
      <w:r>
        <w:rPr>
          <w:lang w:val="en-US"/>
        </w:rPr>
        <w:t>. Each correction factor 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C67EFF">
        <w:rPr>
          <w:lang w:val="en-US"/>
        </w:rPr>
        <w:instrText xml:space="preserve"> ADDIN ZOTERO_ITEM CSL_CITATION {"citationID":"FDdsxmgO","properties":{"formattedCitation":"\\super 26\\nosupersub{}","plainCitation":"26","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C67EFF" w:rsidRPr="00C67EFF">
        <w:rPr>
          <w:vertAlign w:val="superscript"/>
        </w:rPr>
        <w:t>26</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67EFF">
        <w:rPr>
          <w:lang w:val="en-US"/>
        </w:rPr>
        <w:instrText xml:space="preserve"> ADDIN ZOTERO_ITEM CSL_CITATION {"citationID":"mKPGZRGV","properties":{"formattedCitation":"\\super 27\\nosupersub{}","plainCitation":"27","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67EFF" w:rsidRPr="00C67EFF">
        <w:rPr>
          <w:vertAlign w:val="superscript"/>
        </w:rPr>
        <w:t>27</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2AEEC4E1"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r>
        <w:rPr>
          <w:lang w:val="en-US"/>
        </w:rPr>
        <w:t>ransforms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67EFF">
        <w:rPr>
          <w:lang w:val="en-US"/>
        </w:rPr>
        <w:instrText xml:space="preserve"> ADDIN ZOTERO_ITEM CSL_CITATION {"citationID":"qwflKMkV","properties":{"formattedCitation":"\\super 25,26\\nosupersub{}","plainCitation":"25,26","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67EFF" w:rsidRPr="00C67EFF">
        <w:rPr>
          <w:vertAlign w:val="superscript"/>
        </w:rPr>
        <w:t>25,26</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w:t>
      </w:r>
      <w:r>
        <w:rPr>
          <w:lang w:val="en-US"/>
        </w:rPr>
        <w:lastRenderedPageBreak/>
        <w:t>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B129081" w:rsidR="001809A2" w:rsidRPr="000A46D7" w:rsidRDefault="002568C0" w:rsidP="001809A2">
      <w:pPr>
        <w:rPr>
          <w:rFonts w:eastAsiaTheme="minorEastAsia"/>
          <w:lang w:val="en-US"/>
        </w:rPr>
      </w:pPr>
      <w:r>
        <w:rPr>
          <w:rFonts w:eastAsiaTheme="minorEastAsia"/>
          <w:lang w:val="en-US"/>
        </w:rPr>
        <w:t>The thermal</w:t>
      </w:r>
      <w:r w:rsidR="001809A2">
        <w:rPr>
          <w:rFonts w:eastAsiaTheme="minorEastAsia"/>
          <w:lang w:val="en-US"/>
        </w:rPr>
        <w:t xml:space="preserve"> corrections</w:t>
      </w:r>
      <w:r>
        <w:rPr>
          <w:rFonts w:eastAsiaTheme="minorEastAsia"/>
          <w:lang w:val="en-US"/>
        </w:rPr>
        <w:t xml:space="preserve"> for each species in the reaction is</w:t>
      </w:r>
      <w:r w:rsidR="001809A2">
        <w:rPr>
          <w:rFonts w:eastAsiaTheme="minorEastAsia"/>
          <w:lang w:val="en-US"/>
        </w:rPr>
        <w:t>:</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6FC91BCC" w:rsidR="001809A2" w:rsidRDefault="002568C0" w:rsidP="001809A2">
      <w:pPr>
        <w:rPr>
          <w:rFonts w:eastAsiaTheme="minorEastAsia"/>
          <w:lang w:val="en-US"/>
        </w:rPr>
      </w:pPr>
      <w:r>
        <w:rPr>
          <w:rFonts w:eastAsiaTheme="minorEastAsia"/>
          <w:lang w:val="en-US"/>
        </w:rPr>
        <w:t>The b</w:t>
      </w:r>
      <w:r w:rsidR="001809A2">
        <w:rPr>
          <w:rFonts w:eastAsiaTheme="minorEastAsia"/>
          <w:lang w:val="en-US"/>
        </w:rPr>
        <w:t xml:space="preserve">inding energy </w:t>
      </w:r>
      <w:r>
        <w:rPr>
          <w:rFonts w:eastAsiaTheme="minorEastAsia"/>
          <w:lang w:val="en-US"/>
        </w:rPr>
        <w:t xml:space="preserve">in </w:t>
      </w:r>
      <w:r w:rsidR="001809A2">
        <w:rPr>
          <w:rFonts w:eastAsiaTheme="minorEastAsia"/>
          <w:lang w:val="en-US"/>
        </w:rPr>
        <w:t>Gibbs free energy change</w:t>
      </w:r>
      <w:r>
        <w:rPr>
          <w:rFonts w:eastAsiaTheme="minorEastAsia"/>
          <w:lang w:val="en-US"/>
        </w:rPr>
        <w:t xml:space="preserve"> is</w:t>
      </w:r>
      <w:r w:rsidR="001809A2">
        <w:rPr>
          <w:rFonts w:eastAsiaTheme="minorEastAsia"/>
          <w:lang w:val="en-US"/>
        </w:rPr>
        <w:t>:</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6167561F" w:rsidR="001809A2" w:rsidRPr="00B83B7E" w:rsidRDefault="001809A2" w:rsidP="001809A2">
      <w:pPr>
        <w:rPr>
          <w:rFonts w:eastAsiaTheme="minorEastAsia"/>
          <w:lang w:val="en-US"/>
        </w:rPr>
      </w:pPr>
      <w:r>
        <w:rPr>
          <w:rFonts w:eastAsiaTheme="minorEastAsia"/>
          <w:lang w:val="en-US"/>
        </w:rPr>
        <w:t>With this routine, a binding energy can be estimated based on DFT calculations for arbitrary reactions, including all the reactions of interest to FAOR. To obtain the necessary energies, DFT</w:t>
      </w:r>
      <w:r w:rsidR="00EE6C92">
        <w:rPr>
          <w:rFonts w:eastAsiaTheme="minorEastAsia"/>
          <w:lang w:val="en-US"/>
        </w:rPr>
        <w:t xml:space="preserve"> calculations</w:t>
      </w:r>
      <w:r>
        <w:rPr>
          <w:rFonts w:eastAsiaTheme="minorEastAsia"/>
          <w:lang w:val="en-US"/>
        </w:rPr>
        <w:t xml:space="preserve"> is used for geometry relaxation and energy calculations of a metal catalyst surface slab, with and without adsorbate, and the isolated molecules.</w:t>
      </w:r>
    </w:p>
    <w:p w14:paraId="12318B35" w14:textId="04DA3B46" w:rsidR="00E25800" w:rsidRDefault="008071A1" w:rsidP="008071A1">
      <w:pPr>
        <w:pStyle w:val="Heading2"/>
      </w:pPr>
      <w:bookmarkStart w:id="29" w:name="_Toc149576008"/>
      <w:r>
        <w:t>High-Entropy Alloys</w:t>
      </w:r>
      <w:bookmarkEnd w:id="29"/>
    </w:p>
    <w:p w14:paraId="7158B65C" w14:textId="39B03856"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67EFF">
        <w:instrText xml:space="preserve"> ADDIN ZOTERO_ITEM CSL_CITATION {"citationID":"IefhbiwC","properties":{"formattedCitation":"\\super 28\\nosupersub{}","plainCitation":"28","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67EFF" w:rsidRPr="00C67EFF">
        <w:rPr>
          <w:vertAlign w:val="superscript"/>
        </w:rPr>
        <w:t>28</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783BB17D"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67EFF">
        <w:rPr>
          <w:rFonts w:eastAsiaTheme="minorEastAsia"/>
          <w:lang w:val="en-US"/>
        </w:rPr>
        <w:instrText xml:space="preserve"> ADDIN ZOTERO_ITEM CSL_CITATION {"citationID":"iJenYJXL","properties":{"formattedCitation":"\\super 29\\nosupersub{}","plainCitation":"29","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67EFF" w:rsidRPr="00C67EFF">
        <w:rPr>
          <w:vertAlign w:val="superscript"/>
        </w:rPr>
        <w:t>29</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C67EFF">
        <w:rPr>
          <w:rFonts w:eastAsiaTheme="minorEastAsia"/>
          <w:lang w:val="en-US"/>
        </w:rPr>
        <w:instrText xml:space="preserve"> ADDIN ZOTERO_ITEM CSL_CITATION {"citationID":"Owre9sDn","properties":{"formattedCitation":"\\super 30,31\\nosupersub{}","plainCitation":"30,31","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C67EFF" w:rsidRPr="00C67EFF">
        <w:rPr>
          <w:vertAlign w:val="superscript"/>
        </w:rPr>
        <w:t>30,31</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7C5D94AF" w14:textId="63C9F38F" w:rsidR="00B83B7E" w:rsidRPr="00ED2E1F"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r w:rsidR="00203DEB">
        <w:rPr>
          <w:rFonts w:eastAsiaTheme="minorEastAsia"/>
          <w:lang w:val="en-US"/>
        </w:rPr>
        <w:t xml:space="preserve"> </w:t>
      </w:r>
      <w:r>
        <w:rPr>
          <w:lang w:val="en-US"/>
        </w:rPr>
        <w:t xml:space="preserve">As explained in the catalysis section, the performance of a catalyst is highly dependent on the adsorption energy of the involved species, both in optimizing the activity and </w:t>
      </w:r>
      <w:r w:rsidR="001E70DB">
        <w:rPr>
          <w:lang w:val="en-US"/>
        </w:rPr>
        <w:t>efficiency</w:t>
      </w:r>
      <w:r>
        <w:rPr>
          <w:lang w:val="en-US"/>
        </w:rPr>
        <w:t xml:space="preserve"> of the catalyst. In pure metal catalysts, the range of adsorption </w:t>
      </w:r>
      <w:r>
        <w:rPr>
          <w:lang w:val="en-US"/>
        </w:rPr>
        <w:lastRenderedPageBreak/>
        <w:t>energies of a given species is relatively narrow, and more importantly not tunable.</w:t>
      </w:r>
      <w:r w:rsidR="00674F03">
        <w:rPr>
          <w:lang w:val="en-US"/>
        </w:rPr>
        <w:t xml:space="preserve"> </w:t>
      </w:r>
      <w:r>
        <w:rPr>
          <w:lang w:val="en-US"/>
        </w:rPr>
        <w:t xml:space="preserve">HEAs are of great interest as a discovery platform </w:t>
      </w:r>
      <w:r w:rsidR="001540CE">
        <w:rPr>
          <w:lang w:val="en-US"/>
        </w:rPr>
        <w:t>for</w:t>
      </w:r>
      <w:r>
        <w:rPr>
          <w:lang w:val="en-US"/>
        </w:rPr>
        <w:t xml:space="preserve">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C67EFF">
        <w:rPr>
          <w:lang w:val="en-US"/>
        </w:rPr>
        <w:instrText xml:space="preserve"> ADDIN ZOTERO_ITEM CSL_CITATION {"citationID":"WG9tIXuU","properties":{"formattedCitation":"\\super 28,32,33\\nosupersub{}","plainCitation":"28,32,33","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C67EFF" w:rsidRPr="00C67EFF">
        <w:rPr>
          <w:vertAlign w:val="superscript"/>
        </w:rPr>
        <w:t>28,32,33</w:t>
      </w:r>
      <w:r w:rsidR="004F0849">
        <w:rPr>
          <w:lang w:val="en-US"/>
        </w:rPr>
        <w:fldChar w:fldCharType="end"/>
      </w:r>
      <w:r>
        <w:rPr>
          <w:lang w:val="en-US"/>
        </w:rPr>
        <w:t>. Adding a new element to the composition causes a widening of the binding energy “bands” of the elements already present, covering a larger portion of binding energies.</w:t>
      </w:r>
      <w:r w:rsidR="00ED2E1F">
        <w:rPr>
          <w:rFonts w:eastAsiaTheme="minorEastAsia"/>
          <w:lang w:val="en-US"/>
        </w:rPr>
        <w:t xml:space="preserve"> </w:t>
      </w:r>
      <w:r>
        <w:rPr>
          <w:lang w:val="en-US"/>
        </w:rPr>
        <w:t>HEAs have been used experimentally to cater to specific reactions</w:t>
      </w:r>
      <w:r w:rsidR="004F0849">
        <w:rPr>
          <w:lang w:val="en-US"/>
        </w:rPr>
        <w:fldChar w:fldCharType="begin"/>
      </w:r>
      <w:r w:rsidR="00C67EFF">
        <w:rPr>
          <w:lang w:val="en-US"/>
        </w:rPr>
        <w:instrText xml:space="preserve"> ADDIN ZOTERO_ITEM CSL_CITATION {"citationID":"MPtHJupX","properties":{"formattedCitation":"\\super 28,33\\nosupersub{}","plainCitation":"28,33","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C67EFF" w:rsidRPr="00C67EFF">
        <w:rPr>
          <w:vertAlign w:val="superscript"/>
        </w:rPr>
        <w:t>28,33</w:t>
      </w:r>
      <w:r w:rsidR="004F0849">
        <w:rPr>
          <w:lang w:val="en-US"/>
        </w:rPr>
        <w:fldChar w:fldCharType="end"/>
      </w:r>
      <w:r w:rsidR="004F0849">
        <w:rPr>
          <w:lang w:val="en-US"/>
        </w:rPr>
        <w:t xml:space="preserve">. </w:t>
      </w:r>
      <w:r>
        <w:rPr>
          <w:lang w:val="en-US"/>
        </w:rPr>
        <w:t xml:space="preserve">If </w:t>
      </w:r>
      <w:r w:rsidR="00ED2E1F">
        <w:rPr>
          <w:lang w:val="en-US"/>
        </w:rPr>
        <w:t>it is possible to</w:t>
      </w:r>
      <w:r>
        <w:rPr>
          <w:lang w:val="en-US"/>
        </w:rPr>
        <w:t xml:space="preserve"> predict the adsorption energy of a given site based on the local surface environment, the composition of the surface can be optimized for a chosen parameter of interest, which </w:t>
      </w:r>
      <w:r w:rsidR="00ED2E1F">
        <w:rPr>
          <w:lang w:val="en-US"/>
        </w:rPr>
        <w:t>could be</w:t>
      </w:r>
      <w:r>
        <w:rPr>
          <w:lang w:val="en-US"/>
        </w:rPr>
        <w:t xml:space="preserve"> a descriptor of performance of a specific reaction.</w:t>
      </w:r>
    </w:p>
    <w:p w14:paraId="735584C3" w14:textId="3BAAB77A" w:rsidR="00B83B7E" w:rsidRDefault="00B83B7E" w:rsidP="00B83B7E">
      <w:pPr>
        <w:rPr>
          <w:lang w:val="en-US"/>
        </w:rPr>
      </w:pPr>
      <w:r>
        <w:rPr>
          <w:lang w:val="en-US"/>
        </w:rPr>
        <w:t xml:space="preserve">With the number of different local environments around a site, if considering </w:t>
      </w:r>
      <w:proofErr w:type="gramStart"/>
      <w:r w:rsidR="00820F78">
        <w:rPr>
          <w:lang w:val="en-US"/>
        </w:rPr>
        <w:t>e.g.</w:t>
      </w:r>
      <w:proofErr w:type="gramEnd"/>
      <w:r w:rsidR="00820F78">
        <w:rPr>
          <w:lang w:val="en-US"/>
        </w:rPr>
        <w:t xml:space="preserve"> </w:t>
      </w:r>
      <w:r>
        <w:rPr>
          <w:lang w:val="en-US"/>
        </w:rPr>
        <w:t>13 local atoms, the brute-force approach of calculating the binding energy of a species on all combinatorically thinkable sites</w:t>
      </w:r>
      <w:r w:rsidR="00063987">
        <w:rPr>
          <w:lang w:val="en-US"/>
        </w:rPr>
        <w:t xml:space="preserve"> using DFT calculations</w:t>
      </w:r>
      <w:r>
        <w:rPr>
          <w:lang w:val="en-US"/>
        </w:rPr>
        <w:t xml:space="preserve">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p>
    <w:p w14:paraId="62575DE7" w14:textId="5D586170" w:rsidR="00B83B7E" w:rsidRPr="000C1AC9" w:rsidRDefault="00B83B7E" w:rsidP="00B83B7E">
      <w:pPr>
        <w:rPr>
          <w:lang w:val="en-US"/>
        </w:rPr>
      </w:pPr>
      <w:r>
        <w:rPr>
          <w:lang w:val="en-US"/>
        </w:rPr>
        <w:t xml:space="preserve">The metals chosen </w:t>
      </w:r>
      <w:r w:rsidR="00B963E8">
        <w:rPr>
          <w:lang w:val="en-US"/>
        </w:rPr>
        <w:t xml:space="preserve">the HEAs </w:t>
      </w:r>
      <w:r>
        <w:rPr>
          <w:lang w:val="en-US"/>
        </w:rPr>
        <w:t>for this work is Platinum (Pt), Palladium (Pd), Cobber (Cu), Gold (Au) and Silver (Ag). Experiments have shown both Pt and Pd to have some FAOR activity</w:t>
      </w:r>
      <w:r w:rsidR="00820F78">
        <w:rPr>
          <w:lang w:val="en-US"/>
        </w:rPr>
        <w:fldChar w:fldCharType="begin"/>
      </w:r>
      <w:r w:rsidR="00C67EFF">
        <w:rPr>
          <w:lang w:val="en-US"/>
        </w:rPr>
        <w:instrText xml:space="preserve"> ADDIN ZOTERO_ITEM CSL_CITATION {"citationID":"mCtc6E3w","properties":{"formattedCitation":"\\super 18,34,35\\nosupersub{}","plainCitation":"18,34,3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C67EFF" w:rsidRPr="00C67EFF">
        <w:rPr>
          <w:vertAlign w:val="superscript"/>
        </w:rPr>
        <w:t>18,34,35</w:t>
      </w:r>
      <w:r w:rsidR="00820F78">
        <w:rPr>
          <w:lang w:val="en-US"/>
        </w:rPr>
        <w:fldChar w:fldCharType="end"/>
      </w:r>
      <w:r>
        <w:rPr>
          <w:lang w:val="en-US"/>
        </w:rPr>
        <w:t xml:space="preserve">, and Pt is known to bind </w:t>
      </w:r>
      <w:r w:rsidR="00F269C9">
        <w:rPr>
          <w:lang w:val="en-US"/>
        </w:rPr>
        <w:t>COOH</w:t>
      </w:r>
      <w:r>
        <w:rPr>
          <w:lang w:val="en-US"/>
        </w:rPr>
        <w:t xml:space="preserve">, the best of the chosen metals. Cu, Au, and Ag are known to bind both formate and H worse than Pt and Pd and can be used to widen the binding energy bands of Pt and Pd. Additionally, they could ideally create structures </w:t>
      </w:r>
      <w:r w:rsidR="00F562C6">
        <w:rPr>
          <w:lang w:val="en-US"/>
        </w:rPr>
        <w:t>in the surface</w:t>
      </w:r>
      <w:r>
        <w:rPr>
          <w:lang w:val="en-US"/>
        </w:rPr>
        <w:t>, that increase H binding energies while maintaining feasible formate binding energies. The radii of the chosen metals are reasonably similar, 145 pm to 177 pm</w:t>
      </w:r>
      <w:r w:rsidR="00445D9C">
        <w:rPr>
          <w:lang w:val="en-US"/>
        </w:rPr>
        <w:t>,</w:t>
      </w:r>
      <w:r>
        <w:rPr>
          <w:lang w:val="en-US"/>
        </w:rPr>
        <w:t xml:space="preserve"> and are all known to form Face-centered cubic (fcc) structures to comply with the Hume-Rothery rules for solid solutions</w:t>
      </w:r>
      <w:r w:rsidR="001F3F6C">
        <w:rPr>
          <w:lang w:val="en-US"/>
        </w:rPr>
        <w:fldChar w:fldCharType="begin"/>
      </w:r>
      <w:r w:rsidR="00C67EFF">
        <w:rPr>
          <w:lang w:val="en-US"/>
        </w:rPr>
        <w:instrText xml:space="preserve"> ADDIN ZOTERO_ITEM CSL_CITATION {"citationID":"TDEOndl1","properties":{"formattedCitation":"\\super 31\\nosupersub{}","plainCitation":"31","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C67EFF" w:rsidRPr="00C67EFF">
        <w:rPr>
          <w:vertAlign w:val="superscript"/>
        </w:rPr>
        <w:t>31</w:t>
      </w:r>
      <w:r w:rsidR="001F3F6C">
        <w:rPr>
          <w:lang w:val="en-US"/>
        </w:rPr>
        <w:fldChar w:fldCharType="end"/>
      </w:r>
      <w:r>
        <w:rPr>
          <w:lang w:val="en-US"/>
        </w:rPr>
        <w:t>.</w:t>
      </w:r>
    </w:p>
    <w:p w14:paraId="55ABF890" w14:textId="6408C892" w:rsidR="008071A1" w:rsidRDefault="008071A1" w:rsidP="008071A1">
      <w:pPr>
        <w:pStyle w:val="Heading2"/>
      </w:pPr>
      <w:bookmarkStart w:id="30" w:name="_Toc149576009"/>
      <w:r>
        <w:t>Density Functional Theory</w:t>
      </w:r>
      <w:bookmarkEnd w:id="30"/>
    </w:p>
    <w:p w14:paraId="0752EFB5" w14:textId="3386B312" w:rsidR="00B83B7E" w:rsidRPr="0054658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r w:rsidR="00D91FFD">
        <w:rPr>
          <w:lang w:val="en-US"/>
        </w:rPr>
        <w:t xml:space="preserve"> </w:t>
      </w:r>
      <w:r w:rsidR="00120D5A">
        <w:rPr>
          <w:lang w:val="en-US"/>
        </w:rPr>
        <w:t>In this work,</w:t>
      </w:r>
      <w:r>
        <w:rPr>
          <w:lang w:val="en-US"/>
        </w:rPr>
        <w:t xml:space="preserve"> DFT is used to estimate the energies of fcc(111) slabs with various adsorbates.</w:t>
      </w:r>
    </w:p>
    <w:p w14:paraId="13C2B7C4" w14:textId="77777777" w:rsidR="00B83B7E" w:rsidRPr="00B83B7E" w:rsidRDefault="00B83B7E" w:rsidP="00B83B7E">
      <w:pPr>
        <w:pStyle w:val="Heading3"/>
        <w:rPr>
          <w:lang w:val="en-US"/>
        </w:rPr>
      </w:pPr>
      <w:bookmarkStart w:id="31" w:name="_Toc149576010"/>
      <w:r w:rsidRPr="00B83B7E">
        <w:rPr>
          <w:lang w:val="en-US"/>
        </w:rPr>
        <w:lastRenderedPageBreak/>
        <w:t>Theoretical background</w:t>
      </w:r>
      <w:bookmarkEnd w:id="31"/>
    </w:p>
    <w:p w14:paraId="301098D8" w14:textId="157AA3F3"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Schrödinger equation can be solved to </w:t>
      </w:r>
      <w:r w:rsidR="007E0AA2">
        <w:rPr>
          <w:lang w:val="en-US"/>
        </w:rPr>
        <w:t>obtain</w:t>
      </w:r>
      <w:r>
        <w:rPr>
          <w:lang w:val="en-US"/>
        </w:rPr>
        <w:t xml:space="preserve"> the wavefunction and hence the probability distribution of the particle in an environment described by a sum of potential energies. The 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153AE234" w14:textId="77777777"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p>
    <w:p w14:paraId="0F049E37" w14:textId="77777777" w:rsidR="00B83B7E" w:rsidRDefault="00B83B7E" w:rsidP="00B83B7E">
      <w:pPr>
        <w:rPr>
          <w:lang w:val="en-US"/>
        </w:rPr>
      </w:pP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106D7019" w:rsidR="00B83B7E" w:rsidRDefault="00B83B7E" w:rsidP="00B83B7E">
      <w:pPr>
        <w:rPr>
          <w:lang w:val="en-US"/>
        </w:rPr>
      </w:pPr>
      <w:r>
        <w:rPr>
          <w:lang w:val="en-US"/>
        </w:rPr>
        <w:t>Walter Kohn and Pierre Hohenberg’s first theorem states</w:t>
      </w:r>
      <w:r w:rsidR="00D63154">
        <w:rPr>
          <w:lang w:val="en-US"/>
        </w:rPr>
        <w:fldChar w:fldCharType="begin"/>
      </w:r>
      <w:r w:rsidR="00C67EFF">
        <w:rPr>
          <w:lang w:val="en-US"/>
        </w:rPr>
        <w:instrText xml:space="preserve"> ADDIN ZOTERO_ITEM CSL_CITATION {"citationID":"bj3NSucT","properties":{"formattedCitation":"\\super 36\\nosupersub{}","plainCitation":"36","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C67EFF" w:rsidRPr="00C67EFF">
        <w:rPr>
          <w:vertAlign w:val="superscript"/>
        </w:rPr>
        <w:t>36</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34BD4DAB" w:rsidR="00B83B7E" w:rsidRDefault="00B83B7E" w:rsidP="00B83B7E">
      <w:pPr>
        <w:rPr>
          <w:lang w:val="en-US"/>
        </w:rPr>
      </w:pPr>
      <w:r>
        <w:rPr>
          <w:lang w:val="en-US"/>
        </w:rPr>
        <w:t xml:space="preserve">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w:t>
      </w:r>
      <w:r>
        <w:rPr>
          <w:lang w:val="en-US"/>
        </w:rPr>
        <w:lastRenderedPageBreak/>
        <w:t>of non-interacting electrons is described by the Kohn-Sham Equation, a parallel to the Schrödinger Equation</w:t>
      </w:r>
      <w:r w:rsidR="00D63154">
        <w:rPr>
          <w:lang w:val="en-US"/>
        </w:rPr>
        <w:fldChar w:fldCharType="begin"/>
      </w:r>
      <w:r w:rsidR="00C67EFF">
        <w:rPr>
          <w:lang w:val="en-US"/>
        </w:rPr>
        <w:instrText xml:space="preserve"> ADDIN ZOTERO_ITEM CSL_CITATION {"citationID":"Tce1lFKE","properties":{"formattedCitation":"\\super 37\\nosupersub{}","plainCitation":"37","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C67EFF" w:rsidRPr="00C67EFF">
        <w:rPr>
          <w:vertAlign w:val="superscript"/>
        </w:rPr>
        <w:t>37</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7E463C06" w14:textId="5E859C9D" w:rsidR="00B83B7E" w:rsidRDefault="00B83B7E" w:rsidP="00B83B7E">
      <w:pPr>
        <w:rPr>
          <w:rFonts w:eastAsiaTheme="minorEastAsia"/>
          <w:lang w:val="en-US"/>
        </w:rPr>
      </w:pPr>
      <w:r>
        <w:rPr>
          <w:rFonts w:eastAsiaTheme="minorEastAsia"/>
          <w:lang w:val="en-US"/>
        </w:rPr>
        <w:t xml:space="preserve">The process iterates </w:t>
      </w:r>
      <w:proofErr w:type="gramStart"/>
      <w:r>
        <w:rPr>
          <w:rFonts w:eastAsiaTheme="minorEastAsia"/>
          <w:lang w:val="en-US"/>
        </w:rPr>
        <w:t>over step</w:t>
      </w:r>
      <w:proofErr w:type="gramEnd"/>
      <w:r>
        <w:rPr>
          <w:rFonts w:eastAsiaTheme="minorEastAsia"/>
          <w:lang w:val="en-US"/>
        </w:rPr>
        <w:t xml:space="preserve">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p>
    <w:p w14:paraId="6779A14C" w14:textId="1D81854A" w:rsidR="00B83B7E" w:rsidRPr="0010715C" w:rsidRDefault="00B83B7E" w:rsidP="00B83B7E">
      <w:pPr>
        <w:rPr>
          <w:rFonts w:eastAsiaTheme="minorEastAsia"/>
          <w:lang w:val="en-US"/>
        </w:rPr>
      </w:pP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C67EFF">
        <w:rPr>
          <w:rFonts w:eastAsiaTheme="minorEastAsia"/>
          <w:lang w:val="en-US"/>
        </w:rPr>
        <w:instrText xml:space="preserve"> ADDIN ZOTERO_ITEM CSL_CITATION {"citationID":"fSUkRrx8","properties":{"formattedCitation":"\\super 38\\nosupersub{}","plainCitation":"38","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C67EFF" w:rsidRPr="00C67EFF">
        <w:rPr>
          <w:vertAlign w:val="superscript"/>
        </w:rPr>
        <w:t>38</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C67EFF">
        <w:rPr>
          <w:rFonts w:eastAsiaTheme="minorEastAsia"/>
          <w:lang w:val="en-US"/>
        </w:rPr>
        <w:instrText xml:space="preserve"> ADDIN ZOTERO_ITEM CSL_CITATION {"citationID":"jMsuXMEg","properties":{"formattedCitation":"\\super 39\\nosupersub{}","plainCitation":"39","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C67EFF" w:rsidRPr="00C67EFF">
        <w:rPr>
          <w:vertAlign w:val="superscript"/>
        </w:rPr>
        <w:t>39</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r w:rsidR="00C67EFF">
        <w:rPr>
          <w:rFonts w:eastAsiaTheme="minorEastAsia"/>
          <w:lang w:val="en-US"/>
        </w:rPr>
        <w:t xml:space="preserve"> A detailed description of the GPAW implementation used in this work</w:t>
      </w:r>
      <w:r w:rsidR="00F25D47">
        <w:rPr>
          <w:rFonts w:eastAsiaTheme="minorEastAsia"/>
          <w:lang w:val="en-US"/>
        </w:rPr>
        <w:t xml:space="preserve"> and DFT calculations on periodic systems</w:t>
      </w:r>
      <w:r w:rsidR="00C67EFF">
        <w:rPr>
          <w:rFonts w:eastAsiaTheme="minorEastAsia"/>
          <w:lang w:val="en-US"/>
        </w:rPr>
        <w:t xml:space="preserve"> is in the supplementary information</w:t>
      </w:r>
      <w:r w:rsidR="00C67EFF">
        <w:rPr>
          <w:rFonts w:eastAsiaTheme="minorEastAsia"/>
          <w:lang w:val="en-US"/>
        </w:rPr>
        <w:fldChar w:fldCharType="begin"/>
      </w:r>
      <w:r w:rsidR="00C67EFF">
        <w:rPr>
          <w:rFonts w:eastAsiaTheme="minorEastAsia"/>
          <w:lang w:val="en-US"/>
        </w:rPr>
        <w:instrText xml:space="preserve"> ADDIN ZOTERO_ITEM CSL_CITATION {"citationID":"jkpWSPLS","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C67EFF">
        <w:rPr>
          <w:rFonts w:eastAsiaTheme="minorEastAsia"/>
          <w:lang w:val="en-US"/>
        </w:rPr>
        <w:fldChar w:fldCharType="separate"/>
      </w:r>
      <w:r w:rsidR="00C67EFF" w:rsidRPr="00C67EFF">
        <w:rPr>
          <w:vertAlign w:val="superscript"/>
        </w:rPr>
        <w:t>40</w:t>
      </w:r>
      <w:r w:rsidR="00C67EFF">
        <w:rPr>
          <w:rFonts w:eastAsiaTheme="minorEastAsia"/>
          <w:lang w:val="en-US"/>
        </w:rPr>
        <w:fldChar w:fldCharType="end"/>
      </w:r>
      <w:r w:rsidR="00C67EFF">
        <w:rPr>
          <w:rFonts w:eastAsiaTheme="minorEastAsia"/>
          <w:lang w:val="en-US"/>
        </w:rPr>
        <w:t xml:space="preserve">. </w:t>
      </w:r>
    </w:p>
    <w:p w14:paraId="4C64C8AB" w14:textId="1D81854A" w:rsidR="00A223E7" w:rsidRPr="00500089" w:rsidRDefault="00A223E7" w:rsidP="00500089">
      <w:pPr>
        <w:pStyle w:val="Heading3"/>
        <w:rPr>
          <w:lang w:val="en-US"/>
        </w:rPr>
      </w:pPr>
      <w:bookmarkStart w:id="32" w:name="_Toc149576013"/>
      <w:r w:rsidRPr="00500089">
        <w:rPr>
          <w:lang w:val="en-US"/>
        </w:rPr>
        <w:lastRenderedPageBreak/>
        <w:t>Practical use in catalysis</w:t>
      </w:r>
      <w:bookmarkEnd w:id="32"/>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3" w:name="_Toc149576014"/>
      <w:r>
        <w:t>Single-site structures</w:t>
      </w:r>
      <w:bookmarkEnd w:id="33"/>
    </w:p>
    <w:p w14:paraId="362ED819" w14:textId="37412CD1" w:rsidR="00C21CDC" w:rsidRDefault="00994DC6" w:rsidP="00994DC6">
      <w:pPr>
        <w:rPr>
          <w:lang w:val="en-US"/>
        </w:rPr>
      </w:pPr>
      <w:r>
        <w:rPr>
          <w:lang w:val="en-US"/>
        </w:rPr>
        <w:t xml:space="preserve">Single site </w:t>
      </w:r>
      <w:r w:rsidR="001D0CC0">
        <w:rPr>
          <w:lang w:val="en-US"/>
        </w:rPr>
        <w:t xml:space="preserve">(SS) </w:t>
      </w:r>
      <w:r>
        <w:rPr>
          <w:lang w:val="en-US"/>
        </w:rPr>
        <w:t>anode catalysts for FAOR have been tested in catalytic experiments with promising results</w:t>
      </w:r>
      <w:r w:rsidR="00001FAF">
        <w:rPr>
          <w:lang w:val="en-US"/>
        </w:rPr>
        <w:fldChar w:fldCharType="begin"/>
      </w:r>
      <w:r w:rsidR="00C67EFF">
        <w:rPr>
          <w:lang w:val="en-US"/>
        </w:rPr>
        <w:instrText xml:space="preserve"> ADDIN ZOTERO_ITEM CSL_CITATION {"citationID":"NmoS1YLE","properties":{"formattedCitation":"\\super 21,35\\nosupersub{}","plainCitation":"21,35","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C67EFF" w:rsidRPr="00C67EFF">
        <w:rPr>
          <w:vertAlign w:val="superscript"/>
        </w:rPr>
        <w:t>21,35</w:t>
      </w:r>
      <w:r w:rsidR="00001FAF">
        <w:rPr>
          <w:lang w:val="en-US"/>
        </w:rPr>
        <w:fldChar w:fldCharType="end"/>
      </w:r>
      <w:r>
        <w:rPr>
          <w:lang w:val="en-US"/>
        </w:rPr>
        <w:t>. These are typically based on nanostructures such as nanobars or nanoparticles. The structure of the fcc(111) single-site structures addressed in this work is a metal A surrounded by six metal B in the top layer. The lower layers are not considered and in the simulated surfaces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r w:rsidR="00B71B0B">
        <w:rPr>
          <w:lang w:val="en-US"/>
        </w:rPr>
        <w:t xml:space="preserve"> </w:t>
      </w:r>
      <w:r>
        <w:rPr>
          <w:lang w:val="en-US"/>
        </w:rPr>
        <w:t>A high efficiency requires a low anode potential, which can be achieved when COOH binds strongly to the catalyst, adsorbing at low potentials. This low potential unfortunately coincides with adsorbed H</w:t>
      </w:r>
      <w:r w:rsidR="00282599">
        <w:rPr>
          <w:lang w:val="en-US"/>
        </w:rPr>
        <w:t>, making CO-poisoning a problem</w:t>
      </w:r>
      <w:r>
        <w:rPr>
          <w:lang w:val="en-US"/>
        </w:rPr>
        <w:t xml:space="preserve">. From this it seems that high FAOR efficiency is guarded by scaling relations. Scaling relations hypothesize, that the binding energy of COOH and H of scale linearly across different </w:t>
      </w:r>
      <w:r w:rsidR="004D584B">
        <w:rPr>
          <w:lang w:val="en-US"/>
        </w:rPr>
        <w:t>metals</w:t>
      </w:r>
      <w:r>
        <w:rPr>
          <w:lang w:val="en-US"/>
        </w:rPr>
        <w:t xml:space="preserve">. The optimal catalyst for FAOR binds COOH at -0.17 V vs RHE and only </w:t>
      </w:r>
      <w:r>
        <w:rPr>
          <w:lang w:val="en-US"/>
        </w:rPr>
        <w:lastRenderedPageBreak/>
        <w:t>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r w:rsidR="00C21CDC">
        <w:rPr>
          <w:lang w:val="en-US"/>
        </w:rPr>
        <w:t xml:space="preserve"> Achieving</w:t>
      </w:r>
      <w:r>
        <w:rPr>
          <w:lang w:val="en-US"/>
        </w:rPr>
        <w:t xml:space="preserve"> the highest possible occurrence of the fcc(111) single-sites is of interest. Arranging the atoms on the surface in a specific pattern is not possible in a HEA, the only parameters are the molar fractions of the alloy. </w:t>
      </w:r>
      <w:r w:rsidR="00C21CDC">
        <w:rPr>
          <w:lang w:val="en-US"/>
        </w:rPr>
        <w:t xml:space="preserve">A proof of which molar fraction statistically gives the most </w:t>
      </w:r>
      <w:r w:rsidR="00AB3DA8">
        <w:rPr>
          <w:lang w:val="en-US"/>
        </w:rPr>
        <w:t>single-sites is shown in the supplementary information.</w:t>
      </w:r>
      <w:r w:rsidR="00C21CDC">
        <w:rPr>
          <w:lang w:val="en-US"/>
        </w:rPr>
        <w:t xml:space="preserve"> </w:t>
      </w:r>
    </w:p>
    <w:p w14:paraId="0723F3AB" w14:textId="75982EEF" w:rsidR="00A63035" w:rsidRDefault="004E0F54" w:rsidP="004E0F54">
      <w:pPr>
        <w:pStyle w:val="Heading2"/>
      </w:pPr>
      <w:bookmarkStart w:id="34" w:name="_Toc149576015"/>
      <w:r>
        <w:t>Machine Learning</w:t>
      </w:r>
      <w:bookmarkEnd w:id="34"/>
    </w:p>
    <w:p w14:paraId="6790CB64" w14:textId="1BFA4E21" w:rsidR="00D85E52" w:rsidRDefault="00276445" w:rsidP="00D85E52">
      <w:pPr>
        <w:rPr>
          <w:lang w:val="en-US"/>
        </w:rPr>
      </w:pPr>
      <w:r>
        <w:rPr>
          <w:lang w:val="en-US"/>
        </w:rPr>
        <w:t>T</w:t>
      </w:r>
      <w:r w:rsidR="00D85E52">
        <w:rPr>
          <w:lang w:val="en-US"/>
        </w:rPr>
        <w:t>he key to HEA catalyst discovery is reasonably accurate predictions on the binding energy of a species on a site based on the local environment, as binding energies can be used as descriptors for activity for various reactions, which can then be the target of an optimization of the molar fractions of a HEA.</w:t>
      </w:r>
    </w:p>
    <w:p w14:paraId="38D7A7AD" w14:textId="77777777" w:rsidR="00D85E52" w:rsidRDefault="00D85E52" w:rsidP="00D85E52">
      <w:pPr>
        <w:rPr>
          <w:lang w:val="en-US"/>
        </w:rPr>
      </w:pPr>
      <w:r>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p>
    <w:p w14:paraId="44486459" w14:textId="355C3B5B" w:rsidR="00D85E52" w:rsidRDefault="00D85E52" w:rsidP="00D85E52">
      <w:pPr>
        <w:rPr>
          <w:lang w:val="en-US"/>
        </w:rPr>
      </w:pPr>
      <w:r>
        <w:rPr>
          <w:lang w:val="en-US"/>
        </w:rPr>
        <w:t xml:space="preserve">In machine learning terms we have a function f, that takes an input, for example all positions of all atoms in the surface and the </w:t>
      </w:r>
      <w:r w:rsidR="00065A1B">
        <w:rPr>
          <w:lang w:val="en-US"/>
        </w:rPr>
        <w:t>adsorbate and</w:t>
      </w:r>
      <w:r>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6D692FF1" w14:textId="4748C05D" w:rsidR="00D85E52"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p>
    <w:p w14:paraId="666FEFAB" w14:textId="001B0450" w:rsidR="00D85E52" w:rsidRDefault="00D85E52" w:rsidP="00D85E52">
      <w:pPr>
        <w:rPr>
          <w:lang w:val="en-US"/>
        </w:rPr>
      </w:pP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w:t>
      </w:r>
      <w:r>
        <w:rPr>
          <w:lang w:val="en-US"/>
        </w:rPr>
        <w:lastRenderedPageBreak/>
        <w:t>mechanical behaviour between the 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p>
    <w:p w14:paraId="1459DE4C" w14:textId="2D60B70A" w:rsidR="00D85E52" w:rsidRDefault="00D85E52" w:rsidP="00D85E52">
      <w:pPr>
        <w:rPr>
          <w:lang w:val="en-US"/>
        </w:rPr>
      </w:pPr>
      <w:r>
        <w:rPr>
          <w:lang w:val="en-US"/>
        </w:rPr>
        <w:t>The regression models utilized in this work are XGBoost Regressors, Gradient-Boosted Decision Trees</w:t>
      </w:r>
      <w:r w:rsidR="00065A1B">
        <w:rPr>
          <w:lang w:val="en-US"/>
        </w:rPr>
        <w:fldChar w:fldCharType="begin"/>
      </w:r>
      <w:r w:rsidR="00C67EFF">
        <w:rPr>
          <w:lang w:val="en-US"/>
        </w:rPr>
        <w:instrText xml:space="preserve"> ADDIN ZOTERO_ITEM CSL_CITATION {"citationID":"bJaW9SMP","properties":{"formattedCitation":"\\super 46\\nosupersub{}","plainCitation":"46","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C67EFF" w:rsidRPr="00C67EFF">
        <w:rPr>
          <w:vertAlign w:val="superscript"/>
        </w:rPr>
        <w:t>46</w:t>
      </w:r>
      <w:r w:rsidR="00065A1B">
        <w:rPr>
          <w:lang w:val="en-US"/>
        </w:rPr>
        <w:fldChar w:fldCharType="end"/>
      </w:r>
      <w:r>
        <w:rPr>
          <w:lang w:val="en-US"/>
        </w:rPr>
        <w:t xml:space="preserve"> from the XGBoost Python package</w:t>
      </w:r>
      <w:r w:rsidR="00065A1B">
        <w:rPr>
          <w:lang w:val="en-US"/>
        </w:rPr>
        <w:fldChar w:fldCharType="begin"/>
      </w:r>
      <w:r w:rsidR="00C67EFF">
        <w:rPr>
          <w:lang w:val="en-US"/>
        </w:rPr>
        <w:instrText xml:space="preserve"> ADDIN ZOTERO_ITEM CSL_CITATION {"citationID":"WnMVJwk9","properties":{"formattedCitation":"\\super 47,48\\nosupersub{}","plainCitation":"47,48","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C67EFF" w:rsidRPr="00C67EFF">
        <w:rPr>
          <w:vertAlign w:val="superscript"/>
        </w:rPr>
        <w:t>47,48</w:t>
      </w:r>
      <w:r w:rsidR="00065A1B">
        <w:rPr>
          <w:lang w:val="en-US"/>
        </w:rPr>
        <w:fldChar w:fldCharType="end"/>
      </w:r>
      <w:r w:rsidR="00065A1B">
        <w:rPr>
          <w:lang w:val="en-US"/>
        </w:rPr>
        <w:t xml:space="preserve">. </w:t>
      </w:r>
      <w:r>
        <w:rPr>
          <w:lang w:val="en-US"/>
        </w:rPr>
        <w:t>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p>
    <w:p w14:paraId="7AA7528F" w14:textId="4371AF10" w:rsidR="00D85E52" w:rsidRDefault="00D85E52" w:rsidP="00D85E52">
      <w:pPr>
        <w:rPr>
          <w:lang w:val="en-US"/>
        </w:rPr>
      </w:pP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C67EFF">
        <w:rPr>
          <w:lang w:val="en-US"/>
        </w:rPr>
        <w:instrText xml:space="preserve"> ADDIN ZOTERO_ITEM CSL_CITATION {"citationID":"2hF3N2KN","properties":{"formattedCitation":"\\super 49\\nosupersub{}","plainCitation":"49","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C67EFF" w:rsidRPr="00C67EFF">
        <w:rPr>
          <w:vertAlign w:val="superscript"/>
        </w:rPr>
        <w:t>49</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xml:space="preserve">,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w:t>
      </w:r>
      <w:r>
        <w:rPr>
          <w:lang w:val="en-US"/>
        </w:rPr>
        <w:lastRenderedPageBreak/>
        <w:t>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t>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space, but this is unfortunately unattainable due to computing times of making data points from DFT calculations on surface slabs.</w:t>
      </w:r>
    </w:p>
    <w:p w14:paraId="281F54CE" w14:textId="473C5730" w:rsidR="00A63035" w:rsidRDefault="00571447" w:rsidP="00A63035">
      <w:pPr>
        <w:pStyle w:val="Heading1"/>
      </w:pPr>
      <w:bookmarkStart w:id="35" w:name="_Toc149576016"/>
      <w:r>
        <w:t>Methods</w:t>
      </w:r>
      <w:bookmarkEnd w:id="35"/>
    </w:p>
    <w:p w14:paraId="377C14BE" w14:textId="32BCEF71" w:rsidR="004E0F54" w:rsidRDefault="000F4924" w:rsidP="000F4924">
      <w:pPr>
        <w:pStyle w:val="Heading2"/>
      </w:pPr>
      <w:bookmarkStart w:id="36" w:name="_Toc149576017"/>
      <w:r>
        <w:t>Data</w:t>
      </w:r>
      <w:bookmarkEnd w:id="36"/>
    </w:p>
    <w:p w14:paraId="52F5E1BF" w14:textId="77777777" w:rsidR="00AD4343" w:rsidRDefault="00AD4343" w:rsidP="00AD4343">
      <w:pPr>
        <w:pStyle w:val="Heading3"/>
        <w:rPr>
          <w:lang w:val="en-US"/>
        </w:rPr>
      </w:pPr>
      <w:bookmarkStart w:id="37" w:name="_Toc149576018"/>
      <w:r w:rsidRPr="00993564">
        <w:rPr>
          <w:lang w:val="en-US"/>
        </w:rPr>
        <w:t>Technical details</w:t>
      </w:r>
      <w:bookmarkEnd w:id="37"/>
    </w:p>
    <w:p w14:paraId="3DE24549" w14:textId="4200DDA5"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C67EFF">
        <w:rPr>
          <w:lang w:val="en-US"/>
        </w:rPr>
        <w:instrText xml:space="preserve"> ADDIN ZOTERO_ITEM CSL_CITATION {"citationID":"NF4o4vWE","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C67EFF" w:rsidRPr="00C67EFF">
        <w:rPr>
          <w:vertAlign w:val="superscript"/>
        </w:rPr>
        <w:t>40</w:t>
      </w:r>
      <w:r w:rsidR="0085426B">
        <w:rPr>
          <w:lang w:val="en-US"/>
        </w:rPr>
        <w:fldChar w:fldCharType="end"/>
      </w:r>
      <w:r>
        <w:rPr>
          <w:lang w:val="en-US"/>
        </w:rPr>
        <w:t>.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9. The full dataset includes HEA slabs, with all relevant adsorbates, HEA slabs with neighbouring adsorbates H+COOH and CO+OH, and single-site structures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3">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46AE937D" w14:textId="581D81BC" w:rsidR="00AD4343" w:rsidRDefault="00AD4343" w:rsidP="00AD4343">
      <w:pPr>
        <w:pStyle w:val="Caption"/>
        <w:jc w:val="center"/>
        <w:rPr>
          <w:lang w:val="en-US"/>
        </w:rPr>
      </w:pPr>
      <w:r>
        <w:t xml:space="preserve">Figure </w:t>
      </w:r>
      <w:r>
        <w:fldChar w:fldCharType="begin"/>
      </w:r>
      <w:r>
        <w:instrText xml:space="preserve"> SEQ Figure \* ARABIC </w:instrText>
      </w:r>
      <w:r>
        <w:fldChar w:fldCharType="separate"/>
      </w:r>
      <w:r w:rsidR="0035042C">
        <w:rPr>
          <w:noProof/>
        </w:rPr>
        <w:t>9</w:t>
      </w:r>
      <w:r>
        <w:fldChar w:fldCharType="end"/>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325D0338" w14:textId="77777777" w:rsidR="00AD4343" w:rsidRPr="004A09FE" w:rsidRDefault="00AD4343" w:rsidP="00AD4343">
      <w:pPr>
        <w:rPr>
          <w:lang w:val="en-US"/>
        </w:rPr>
      </w:pPr>
    </w:p>
    <w:p w14:paraId="12894BB6" w14:textId="77777777" w:rsidR="00AD4343" w:rsidRDefault="00AD4343" w:rsidP="00697641">
      <w:pPr>
        <w:pStyle w:val="Heading3"/>
        <w:rPr>
          <w:lang w:val="en-US"/>
        </w:rPr>
      </w:pPr>
      <w:bookmarkStart w:id="38" w:name="_Toc149576019"/>
      <w:r w:rsidRPr="004952F5">
        <w:rPr>
          <w:lang w:val="en-US"/>
        </w:rPr>
        <w:t>High-Entropy Alloy slabs with single adsorbates</w:t>
      </w:r>
      <w:bookmarkEnd w:id="38"/>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39" w:name="_Toc149576020"/>
      <w:r w:rsidRPr="00232A04">
        <w:rPr>
          <w:lang w:val="en-US"/>
        </w:rPr>
        <w:t>High-Entropy Alloy slabs with neighbour-adsorbates</w:t>
      </w:r>
      <w:bookmarkEnd w:id="39"/>
    </w:p>
    <w:p w14:paraId="5B5AE3DF" w14:textId="1D6B9433" w:rsidR="00AD4343" w:rsidRPr="00794E4D" w:rsidRDefault="00AD4343" w:rsidP="00AD4343">
      <w:pPr>
        <w:rPr>
          <w:lang w:val="en-US"/>
        </w:rPr>
      </w:pPr>
      <w:r>
        <w:rPr>
          <w:lang w:val="en-US"/>
        </w:rPr>
        <w:t xml:space="preserve">HEA slabs </w:t>
      </w:r>
      <w:r w:rsidR="00834C4A">
        <w:rPr>
          <w:lang w:val="en-US"/>
        </w:rPr>
        <w:t xml:space="preserve">with two adsorbates in adjacent sites </w:t>
      </w:r>
      <w:r>
        <w:rPr>
          <w:lang w:val="en-US"/>
        </w:rPr>
        <w:t>are made to provide information about how the presence of a neighbouring adsorbate affects the binding energy of an adsorbate. This is relevant in the disproportionation reaction between H + COOH. A repelling effect between H and COOH on neighbouring sites could potentially discourage H from adsorbing next to COOH at slightly lower potentials than predicted by single-adsorbate models.</w:t>
      </w:r>
    </w:p>
    <w:p w14:paraId="48E4C824" w14:textId="01129FB5" w:rsidR="00AD4343" w:rsidRDefault="00AD4343" w:rsidP="00697641">
      <w:pPr>
        <w:pStyle w:val="Heading3"/>
        <w:rPr>
          <w:lang w:val="en-US"/>
        </w:rPr>
      </w:pPr>
      <w:bookmarkStart w:id="40" w:name="_Toc149576021"/>
      <w:r w:rsidRPr="00A64B23">
        <w:rPr>
          <w:lang w:val="en-US"/>
        </w:rPr>
        <w:t xml:space="preserve">Single-site slabs </w:t>
      </w:r>
      <w:r w:rsidR="007C00D8">
        <w:rPr>
          <w:lang w:val="en-US"/>
        </w:rPr>
        <w:t>with s</w:t>
      </w:r>
      <w:r w:rsidRPr="00A64B23">
        <w:rPr>
          <w:lang w:val="en-US"/>
        </w:rPr>
        <w:t xml:space="preserve">ingle </w:t>
      </w:r>
      <w:r w:rsidR="007C00D8">
        <w:rPr>
          <w:lang w:val="en-US"/>
        </w:rPr>
        <w:t>and</w:t>
      </w:r>
      <w:r w:rsidRPr="00A64B23">
        <w:rPr>
          <w:lang w:val="en-US"/>
        </w:rPr>
        <w:t xml:space="preserve"> </w:t>
      </w:r>
      <w:r w:rsidR="007C00D8">
        <w:rPr>
          <w:lang w:val="en-US"/>
        </w:rPr>
        <w:t>n</w:t>
      </w:r>
      <w:r w:rsidRPr="00A64B23">
        <w:rPr>
          <w:lang w:val="en-US"/>
        </w:rPr>
        <w:t>eighbour</w:t>
      </w:r>
      <w:r w:rsidR="007C00D8">
        <w:rPr>
          <w:lang w:val="en-US"/>
        </w:rPr>
        <w:t xml:space="preserve">ing </w:t>
      </w:r>
      <w:r w:rsidRPr="00A64B23">
        <w:rPr>
          <w:lang w:val="en-US"/>
        </w:rPr>
        <w:t>adsorbates</w:t>
      </w:r>
      <w:bookmarkEnd w:id="40"/>
    </w:p>
    <w:p w14:paraId="0BDED6A9" w14:textId="1F09BB30" w:rsidR="00AD4343" w:rsidRDefault="00AD4343" w:rsidP="00AD4343">
      <w:pPr>
        <w:rPr>
          <w:lang w:val="en-US"/>
        </w:rPr>
      </w:pPr>
      <w:r w:rsidRPr="00652391">
        <w:rPr>
          <w:lang w:val="en-US"/>
        </w:rPr>
        <w:t>T</w:t>
      </w:r>
      <w:r>
        <w:rPr>
          <w:lang w:val="en-US"/>
        </w:rPr>
        <w:t>he single-site structured slabs contribute with training data</w:t>
      </w:r>
      <w:r w:rsidR="000D3188">
        <w:rPr>
          <w:lang w:val="en-US"/>
        </w:rPr>
        <w:t xml:space="preserve"> specifically</w:t>
      </w:r>
      <w:r>
        <w:rPr>
          <w:lang w:val="en-US"/>
        </w:rPr>
        <w:t xml:space="preserve">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ABC47CA" w:rsidR="00AD4343" w:rsidRPr="00901091" w:rsidRDefault="00AD4343" w:rsidP="00AD4343">
      <w:pPr>
        <w:rPr>
          <w:lang w:val="en-US"/>
        </w:rPr>
      </w:pPr>
      <w:r>
        <w:rPr>
          <w:lang w:val="en-US"/>
        </w:rPr>
        <w:t xml:space="preserve">B metals are Au and Ag. This gives rise to the following </w:t>
      </w:r>
      <w:r w:rsidR="00EA2CB6">
        <w:rPr>
          <w:lang w:val="en-US"/>
        </w:rPr>
        <w:t>molar fractions</w:t>
      </w:r>
      <w:r>
        <w:rPr>
          <w:lang w:val="en-US"/>
        </w:rPr>
        <w:t xml:space="preserve"> in the</w:t>
      </w:r>
      <w:r w:rsidR="00EA2CB6">
        <w:rPr>
          <w:lang w:val="en-US"/>
        </w:rPr>
        <w:t xml:space="preserve"> </w:t>
      </w:r>
      <w:r>
        <w:rPr>
          <w:lang w:val="en-US"/>
        </w:rPr>
        <w:t>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1" w:name="_Toc149576022"/>
      <w:r w:rsidRPr="0007339A">
        <w:rPr>
          <w:lang w:val="en-US"/>
        </w:rPr>
        <w:t>Single molecule</w:t>
      </w:r>
      <w:r w:rsidR="00901091">
        <w:rPr>
          <w:lang w:val="en-US"/>
        </w:rPr>
        <w:t>s</w:t>
      </w:r>
      <w:bookmarkEnd w:id="41"/>
    </w:p>
    <w:p w14:paraId="52E4F2E2" w14:textId="1895571A"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022E0604" w14:textId="1895571A" w:rsidR="000F4924" w:rsidRDefault="000F4924" w:rsidP="000F4924">
      <w:pPr>
        <w:pStyle w:val="Heading2"/>
      </w:pPr>
      <w:bookmarkStart w:id="42" w:name="_Toc149576024"/>
      <w:r>
        <w:lastRenderedPageBreak/>
        <w:t xml:space="preserve">Setting </w:t>
      </w:r>
      <w:r w:rsidR="003649AF">
        <w:t>r</w:t>
      </w:r>
      <w:r>
        <w:t>eference</w:t>
      </w:r>
      <w:r w:rsidR="002C6952">
        <w:t xml:space="preserve"> </w:t>
      </w:r>
      <w:r w:rsidR="003649AF">
        <w:t>e</w:t>
      </w:r>
      <w:r w:rsidR="002C6952">
        <w:t>nergies</w:t>
      </w:r>
      <w:bookmarkEnd w:id="42"/>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08339B8C" w:rsidR="00305C65" w:rsidRDefault="00000000" w:rsidP="00C510F3">
            <w:pPr>
              <w:rPr>
                <w:lang w:val="en-US"/>
              </w:rPr>
            </w:pPr>
            <m:oMathPara>
              <m:oMath>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176C6F50"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238FAE4E"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C67EFF">
        <w:rPr>
          <w:rFonts w:eastAsiaTheme="minorEastAsia"/>
          <w:lang w:val="en-US"/>
        </w:rPr>
        <w:instrText xml:space="preserve"> ADDIN ZOTERO_ITEM CSL_CITATION {"citationID":"5HmsKkPR","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C67EFF" w:rsidRPr="00C67EFF">
        <w:rPr>
          <w:vertAlign w:val="superscript"/>
        </w:rPr>
        <w:t>25</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123EE308"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C67EFF">
        <w:rPr>
          <w:rFonts w:eastAsiaTheme="minorEastAsia"/>
          <w:lang w:val="en-US"/>
        </w:rPr>
        <w:instrText xml:space="preserve"> ADDIN ZOTERO_ITEM CSL_CITATION {"citationID":"Agb1YfyV","properties":{"formattedCitation":"\\super 25,50\\nosupersub{}","plainCitation":"25,50","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C67EFF" w:rsidRPr="00C67EFF">
        <w:rPr>
          <w:vertAlign w:val="superscript"/>
        </w:rPr>
        <w:t>25,50</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5A37D9DF"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C67EFF">
        <w:rPr>
          <w:rFonts w:eastAsiaTheme="minorEastAsia"/>
          <w:lang w:val="en-US"/>
        </w:rPr>
        <w:instrText xml:space="preserve"> ADDIN ZOTERO_ITEM CSL_CITATION {"citationID":"kP3Lzhdo","properties":{"formattedCitation":"\\super 25,51\\nosupersub{}","plainCitation":"25,51","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C67EFF" w:rsidRPr="00C67EFF">
        <w:rPr>
          <w:vertAlign w:val="superscript"/>
        </w:rPr>
        <w:t>25,51</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43092DA3" w:rsidR="00305C65" w:rsidRDefault="00305C65" w:rsidP="00305C65">
      <w:pPr>
        <w:rPr>
          <w:rFonts w:eastAsiaTheme="minorEastAsia"/>
          <w:lang w:val="en-US"/>
        </w:rPr>
      </w:pPr>
      <w:r>
        <w:rPr>
          <w:rFonts w:eastAsiaTheme="minorEastAsia"/>
          <w:lang w:val="en-US"/>
        </w:rPr>
        <w:lastRenderedPageBreak/>
        <w:t>The total correction factors are calculated with the formula for thermal corrections</w:t>
      </w:r>
      <w:r w:rsidR="00C23E9B">
        <w:rPr>
          <w:rFonts w:eastAsiaTheme="minorEastAsia"/>
          <w:lang w:val="en-US"/>
        </w:rPr>
        <w:t xml:space="preserve"> based on all species in its adsorption reaction</w:t>
      </w:r>
      <w:r>
        <w:rPr>
          <w:rFonts w:eastAsiaTheme="minorEastAsia"/>
          <w:lang w:val="en-US"/>
        </w:rPr>
        <w:t>:</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3A3CB0E6" w:rsidR="00305C65" w:rsidRPr="00FB7C61" w:rsidRDefault="006E2AC3" w:rsidP="00305C65">
      <w:pPr>
        <w:rPr>
          <w:rFonts w:eastAsiaTheme="minorEastAsia"/>
          <w:lang w:val="en-US"/>
        </w:rPr>
      </w:pPr>
      <m:oMathPara>
        <m:oMath>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633AC3F3" w:rsidR="00305C65" w:rsidRDefault="00305C65" w:rsidP="00305C65">
      <w:pPr>
        <w:rPr>
          <w:rFonts w:eastAsiaTheme="minorEastAsia"/>
          <w:lang w:val="en-US"/>
        </w:rPr>
      </w:pPr>
      <w:r>
        <w:rPr>
          <w:rFonts w:eastAsiaTheme="minorEastAsia"/>
          <w:lang w:val="en-US"/>
        </w:rPr>
        <w:t>The potential-independent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1612F2BB"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 figure 4a, the FAOR activity on a pure platinum (Pt/C) catalyst is seen increasing around 0.25 V vs RHE. With the mid-point of the steep increase at around 0.35 V.</w:t>
      </w:r>
    </w:p>
    <w:p w14:paraId="0C889630" w14:textId="2416EACD"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w:t>
      </w:r>
      <w:r w:rsidR="00B95805">
        <w:rPr>
          <w:lang w:val="en-US"/>
        </w:rPr>
        <w:t xml:space="preserve"> equimolar</w:t>
      </w:r>
      <w:r>
        <w:rPr>
          <w:lang w:val="en-US"/>
        </w:rPr>
        <w:t xml:space="preserve"> HEA surface with equimolar fractions. Up to 0.11 V only H has negative binding energies. From 0.11 V to </w:t>
      </w:r>
      <w:r>
        <w:rPr>
          <w:lang w:val="en-US"/>
        </w:rPr>
        <w:lastRenderedPageBreak/>
        <w:t>0.30 V, both COOH and H have some sites with negative binding energies, opening the possibility</w:t>
      </w:r>
      <w:r w:rsidR="00B95805">
        <w:rPr>
          <w:lang w:val="en-US"/>
        </w:rPr>
        <w:t xml:space="preserve"> for CO-poisoning. </w:t>
      </w:r>
      <w:r>
        <w:rPr>
          <w:lang w:val="en-US"/>
        </w:rPr>
        <w:t xml:space="preserve">From 0.30 V and up, only COOH binds. The minimum visitable voltage, which will not lead to CO-poisoning of the surface, as seen in an activity decrease, is 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energies, at no potential, of H and COOH as calculated by DFT are:</w:t>
      </w:r>
    </w:p>
    <w:p w14:paraId="6EF67784" w14:textId="77777777" w:rsidR="00305C65" w:rsidRPr="00F61B4E" w:rsidRDefault="00305C65" w:rsidP="00305C65">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0.32 eV</m:t>
          </m:r>
        </m:oMath>
      </m:oMathPara>
    </w:p>
    <w:p w14:paraId="0053F91F" w14:textId="77777777" w:rsidR="00305C65" w:rsidRDefault="00305C65" w:rsidP="00305C65">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0.025 eV</m:t>
          </m:r>
        </m:oMath>
      </m:oMathPara>
    </w:p>
    <w:p w14:paraId="3088B89C" w14:textId="19E66577" w:rsidR="00305C65" w:rsidRDefault="00305C65" w:rsidP="00305C65">
      <w:pPr>
        <w:rPr>
          <w:lang w:val="en-US"/>
        </w:rPr>
      </w:pPr>
      <w:r>
        <w:rPr>
          <w:lang w:val="en-US"/>
        </w:rPr>
        <w:t xml:space="preserve">This means no overlap between H and COOH at any potential, and hence no CO poisoning. The middle point where both H and COOH are the same </w:t>
      </w:r>
      <w:r w:rsidR="00541437">
        <w:rPr>
          <w:lang w:val="en-US"/>
        </w:rPr>
        <w:t xml:space="preserve">energy from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0</m:t>
        </m:r>
      </m:oMath>
      <w:r w:rsidR="00541437">
        <w:rPr>
          <w:lang w:val="en-US"/>
        </w:rPr>
        <w:t xml:space="preserve"> </w:t>
      </w:r>
      <w:r>
        <w:rPr>
          <w:lang w:val="en-US"/>
        </w:rPr>
        <w:t xml:space="preserve">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 It is then concluded that the corrections are a little bit </w:t>
      </w:r>
      <w:r w:rsidR="003E7E39">
        <w:rPr>
          <w:lang w:val="en-US"/>
        </w:rPr>
        <w:t xml:space="preserve">off </w:t>
      </w:r>
      <w:r>
        <w:rPr>
          <w:lang w:val="en-US"/>
        </w:rPr>
        <w:t xml:space="preserve">and should be corrected to align with experimental results. Both correction terms for H and COOH are adjusted with the same numeric value and should have the effect that H desorbs at slightly </w:t>
      </w:r>
      <w:r w:rsidR="001F6506">
        <w:rPr>
          <w:lang w:val="en-US"/>
        </w:rPr>
        <w:t>higher</w:t>
      </w:r>
      <w:r>
        <w:rPr>
          <w:lang w:val="en-US"/>
        </w:rPr>
        <w:t xml:space="preserve"> voltages and COOH adsorbs at slightly </w:t>
      </w:r>
      <w:r w:rsidR="00EC775E">
        <w:rPr>
          <w:lang w:val="en-US"/>
        </w:rPr>
        <w:t>lower</w:t>
      </w:r>
      <w:r>
        <w:rPr>
          <w:lang w:val="en-US"/>
        </w:rPr>
        <w:t xml:space="preserve">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19218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63604110" w14:textId="0C8B9396" w:rsidR="0019218D" w:rsidRPr="0019218D" w:rsidRDefault="0019218D" w:rsidP="00305C65">
      <w:pPr>
        <w:rPr>
          <w:rFonts w:eastAsiaTheme="minorEastAsia"/>
          <w:lang w:val="en-US"/>
        </w:rPr>
      </w:pPr>
      <w:r>
        <w:rPr>
          <w:rFonts w:eastAsiaTheme="minorEastAsia"/>
          <w:lang w:val="en-US"/>
        </w:rPr>
        <w:t>The binding energies with the new correction is checked with the formula:</w:t>
      </w:r>
    </w:p>
    <w:p w14:paraId="43572DA9" w14:textId="027F844A" w:rsidR="0019218D" w:rsidRPr="00F62EFD" w:rsidRDefault="0019218D" w:rsidP="00305C65">
      <w:pPr>
        <w:rPr>
          <w:rFonts w:eastAsiaTheme="minorEastAsia"/>
          <w:lang w:val="en-US"/>
        </w:rPr>
      </w:pPr>
      <m:oMathPara>
        <m:oMath>
          <m:r>
            <m:rPr>
              <m:sty m:val="p"/>
            </m:rPr>
            <w:rPr>
              <w:rFonts w:ascii="Cambria Math" w:eastAsiaTheme="minorEastAsia" w:hAnsi="Cambria Math"/>
              <w:lang w:val="en-US"/>
            </w:rPr>
            <m:t>Δ</m:t>
          </m:r>
          <m:sSubSup>
            <m:sSubSupPr>
              <m:ctrlPr>
                <w:rPr>
                  <w:rFonts w:ascii="Cambria Math" w:eastAsiaTheme="minorEastAsia" w:hAnsi="Cambria Math"/>
                  <w:i/>
                  <w:lang w:val="en-US"/>
                </w:rPr>
              </m:ctrlPr>
            </m:sSubSupPr>
            <m:e>
              <m:r>
                <w:rPr>
                  <w:rFonts w:ascii="Cambria Math" w:eastAsiaTheme="minorEastAsia" w:hAnsi="Cambria Math"/>
                  <w:lang w:val="en-US"/>
                </w:rPr>
                <m:t>G</m:t>
              </m:r>
            </m:e>
            <m:sub>
              <m:r>
                <w:rPr>
                  <w:rFonts w:ascii="Cambria Math" w:eastAsiaTheme="minorEastAsia" w:hAnsi="Cambria Math"/>
                  <w:lang w:val="en-US"/>
                </w:rPr>
                <m:t>ads</m:t>
              </m:r>
            </m:sub>
            <m:sup>
              <m:r>
                <w:rPr>
                  <w:rFonts w:ascii="Cambria Math" w:eastAsiaTheme="minorEastAsia" w:hAnsi="Cambria Math"/>
                  <w:lang w:val="en-US"/>
                </w:rPr>
                <m:t>P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ads</m:t>
              </m:r>
            </m:sub>
          </m:sSub>
          <m:r>
            <w:rPr>
              <w:rFonts w:ascii="Cambria Math" w:eastAsiaTheme="minorEastAsia" w:hAnsi="Cambria Math"/>
              <w:lang w:val="en-US"/>
            </w:rPr>
            <m:t>+ad</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rr</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orr</m:t>
              </m:r>
            </m:sub>
          </m:sSub>
          <m:r>
            <w:rPr>
              <w:rFonts w:ascii="Cambria Math" w:eastAsiaTheme="minorEastAsia" w:hAnsi="Cambria Math"/>
              <w:lang w:val="en-US"/>
            </w:rPr>
            <m:t>+eU</m:t>
          </m:r>
        </m:oMath>
      </m:oMathPara>
    </w:p>
    <w:p w14:paraId="2895087D" w14:textId="2DB1447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1836D3D5"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w:t>
      </w:r>
      <w:r>
        <w:rPr>
          <w:rFonts w:eastAsiaTheme="minorEastAsia"/>
          <w:lang w:val="en-US"/>
        </w:rPr>
        <w:lastRenderedPageBreak/>
        <w:t>This modified correction factor including the corrections from the table values and the extra corrections to align the calculations with experimental observations are then:</w:t>
      </w:r>
    </w:p>
    <w:p w14:paraId="4F25AC5E" w14:textId="66AA097E" w:rsidR="00305C65" w:rsidRPr="005025E3" w:rsidRDefault="00F2555D" w:rsidP="00305C65">
      <w:pPr>
        <w:rPr>
          <w:rFonts w:eastAsiaTheme="minorEastAsia"/>
          <w:lang w:val="en-US"/>
        </w:rPr>
      </w:pPr>
      <m:oMathPara>
        <m:oMath>
          <m:r>
            <w:rPr>
              <w:rFonts w:ascii="Cambria Math" w:eastAsiaTheme="minorEastAsia" w:hAnsi="Cambria Math"/>
              <w:lang w:val="en-US"/>
            </w:rPr>
            <m:t>COO</m:t>
          </m:r>
          <m:sSubSup>
            <m:sSubSupPr>
              <m:ctrlPr>
                <w:rPr>
                  <w:rFonts w:ascii="Cambria Math" w:eastAsiaTheme="minorEastAsia" w:hAnsi="Cambria Math"/>
                  <w:i/>
                  <w:lang w:val="en-US"/>
                </w:rPr>
              </m:ctrlPr>
            </m:sSubSupPr>
            <m:e>
              <m:r>
                <w:rPr>
                  <w:rFonts w:ascii="Cambria Math" w:eastAsiaTheme="minorEastAsia" w:hAnsi="Cambria Math"/>
                  <w:lang w:val="en-US"/>
                </w:rPr>
                <m:t>H</m:t>
              </m:r>
            </m:e>
            <m:sub>
              <m:r>
                <w:rPr>
                  <w:rFonts w:ascii="Cambria Math" w:eastAsiaTheme="minorEastAsia" w:hAnsi="Cambria Math"/>
                  <w:lang w:val="en-US"/>
                </w:rPr>
                <m:t>corr</m:t>
              </m:r>
            </m:sub>
            <m:sup>
              <m:r>
                <w:rPr>
                  <w:rFonts w:ascii="Cambria Math" w:eastAsiaTheme="minorEastAsia" w:hAnsi="Cambria Math"/>
                  <w:lang w:val="en-US"/>
                </w:rPr>
                <m:t>mod</m:t>
              </m:r>
            </m:sup>
          </m:sSubSup>
          <m:r>
            <w:rPr>
              <w:rFonts w:ascii="Cambria Math" w:eastAsiaTheme="minorEastAsia" w:hAnsi="Cambria Math"/>
              <w:lang w:val="en-US"/>
            </w:rPr>
            <m:t>=0.29 eV</m:t>
          </m:r>
          <m:r>
            <w:rPr>
              <w:rFonts w:ascii="Cambria Math" w:hAnsi="Cambria Math"/>
              <w:lang w:val="en-US"/>
            </w:rPr>
            <m:t>-0.0676 eV-</m:t>
          </m:r>
          <m:r>
            <w:rPr>
              <w:rFonts w:ascii="Cambria Math" w:hAnsi="Cambria Math"/>
              <w:lang w:val="en-US"/>
            </w:rPr>
            <m:t>0.04</m:t>
          </m:r>
          <m:r>
            <w:rPr>
              <w:rFonts w:ascii="Cambria Math" w:hAnsi="Cambria Math"/>
              <w:lang w:val="en-US"/>
            </w:rPr>
            <m:t xml:space="preserve"> eV=</m:t>
          </m:r>
          <m:r>
            <m:rPr>
              <m:sty m:val="bi"/>
            </m:rPr>
            <w:rPr>
              <w:rFonts w:ascii="Cambria Math" w:hAnsi="Cambria Math"/>
              <w:lang w:val="en-US"/>
            </w:rPr>
            <m:t>0.1824 eV</m:t>
          </m:r>
        </m:oMath>
      </m:oMathPara>
    </w:p>
    <w:p w14:paraId="73526ADD" w14:textId="56A8D95F" w:rsidR="00305C65" w:rsidRPr="005025E3" w:rsidRDefault="00F2555D" w:rsidP="00305C65">
      <w:pPr>
        <w:rPr>
          <w:rFonts w:eastAsiaTheme="minorEastAsia"/>
          <w:lang w:val="en-US"/>
        </w:rPr>
      </w:pPr>
      <m:oMathPara>
        <m:oMath>
          <m:sSubSup>
            <m:sSubSupPr>
              <m:ctrlPr>
                <w:rPr>
                  <w:rFonts w:ascii="Cambria Math" w:eastAsiaTheme="minorEastAsia" w:hAnsi="Cambria Math"/>
                  <w:i/>
                  <w:lang w:val="en-US"/>
                </w:rPr>
              </m:ctrlPr>
            </m:sSubSupPr>
            <m:e>
              <m:r>
                <m:rPr>
                  <m:sty m:val="p"/>
                </m:rPr>
                <w:rPr>
                  <w:rFonts w:ascii="Cambria Math" w:eastAsiaTheme="minorEastAsia" w:hAnsi="Cambria Math"/>
                  <w:lang w:val="en-US"/>
                </w:rPr>
                <m:t>H</m:t>
              </m:r>
              <m:ctrlPr>
                <w:rPr>
                  <w:rFonts w:ascii="Cambria Math" w:eastAsiaTheme="minorEastAsia" w:hAnsi="Cambria Math"/>
                  <w:lang w:val="en-US"/>
                </w:rPr>
              </m:ctrlPr>
            </m:e>
            <m:sub>
              <m:r>
                <m:rPr>
                  <m:sty m:val="p"/>
                </m:rPr>
                <w:rPr>
                  <w:rFonts w:ascii="Cambria Math" w:eastAsiaTheme="minorEastAsia" w:hAnsi="Cambria Math"/>
                  <w:lang w:val="en-US"/>
                </w:rPr>
                <m:t>corr</m:t>
              </m:r>
              <m:ctrlPr>
                <w:rPr>
                  <w:rFonts w:ascii="Cambria Math" w:eastAsiaTheme="minorEastAsia" w:hAnsi="Cambria Math"/>
                  <w:lang w:val="en-US"/>
                </w:rPr>
              </m:ctrlPr>
            </m:sub>
            <m:sup>
              <m:r>
                <w:rPr>
                  <w:rFonts w:ascii="Cambria Math" w:eastAsiaTheme="minorEastAsia" w:hAnsi="Cambria Math"/>
                  <w:lang w:val="en-US"/>
                </w:rPr>
                <m:t>mod</m:t>
              </m:r>
            </m:sup>
          </m:sSubSup>
          <m:r>
            <w:rPr>
              <w:rFonts w:ascii="Cambria Math" w:eastAsiaTheme="minorEastAsia" w:hAnsi="Cambria Math"/>
              <w:lang w:val="en-US"/>
            </w:rPr>
            <m:t>=</m:t>
          </m:r>
          <m:r>
            <w:rPr>
              <w:rFonts w:ascii="Cambria Math" w:hAnsi="Cambria Math"/>
              <w:lang w:val="en-US"/>
            </w:rPr>
            <m:t>0.20 eV-0.0676 eV</m:t>
          </m:r>
          <m:r>
            <w:rPr>
              <w:rFonts w:ascii="Cambria Math" w:hAnsi="Cambria Math"/>
              <w:lang w:val="en-US"/>
            </w:rPr>
            <m:t>-0.04</m:t>
          </m:r>
          <m:r>
            <w:rPr>
              <w:rFonts w:ascii="Cambria Math" w:hAnsi="Cambria Math"/>
              <w:lang w:val="en-US"/>
            </w:rPr>
            <m:t xml:space="preserve"> eV=</m:t>
          </m:r>
          <m:r>
            <m:rPr>
              <m:sty m:val="bi"/>
            </m:rPr>
            <w:rPr>
              <w:rFonts w:ascii="Cambria Math" w:hAnsi="Cambria Math"/>
              <w:lang w:val="en-US"/>
            </w:rPr>
            <m:t>0.0924 eV</m:t>
          </m:r>
        </m:oMath>
      </m:oMathPara>
    </w:p>
    <w:p w14:paraId="4CA92647" w14:textId="4E039795" w:rsidR="001A5FB2" w:rsidRDefault="00305C65" w:rsidP="001A5FB2">
      <w:pPr>
        <w:rPr>
          <w:lang w:val="en-US"/>
        </w:rPr>
      </w:pPr>
      <w:r>
        <w:rPr>
          <w:rFonts w:eastAsiaTheme="minorEastAsia"/>
          <w:lang w:val="en-US"/>
        </w:rPr>
        <w:t xml:space="preserve">These </w:t>
      </w:r>
      <w:r w:rsidR="00DA44C2">
        <w:rPr>
          <w:rFonts w:eastAsiaTheme="minorEastAsia"/>
          <w:lang w:val="en-US"/>
        </w:rPr>
        <w:t xml:space="preserve">modified (mod) </w:t>
      </w:r>
      <w:r>
        <w:rPr>
          <w:rFonts w:eastAsiaTheme="minorEastAsia"/>
          <w:lang w:val="en-US"/>
        </w:rPr>
        <w:t xml:space="preserve">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3" w:name="_Toc149576025"/>
      <w:r>
        <w:t>Predicting binding energies</w:t>
      </w:r>
      <w:bookmarkEnd w:id="43"/>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FD19B80" w14:textId="77777777" w:rsidR="00E140AF" w:rsidRDefault="00E140AF" w:rsidP="00E140AF">
      <w:pPr>
        <w:rPr>
          <w:lang w:val="en-US"/>
        </w:rPr>
      </w:pPr>
      <w:r>
        <w:rPr>
          <w:lang w:val="en-US"/>
        </w:rPr>
        <w:t xml:space="preserve">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w:t>
      </w:r>
    </w:p>
    <w:p w14:paraId="10BE9D8A" w14:textId="00FC4750" w:rsidR="00E140AF" w:rsidRDefault="00E140AF" w:rsidP="00E140AF">
      <w:pPr>
        <w:rPr>
          <w:lang w:val="en-US"/>
        </w:rPr>
      </w:pPr>
      <w:r>
        <w:rPr>
          <w:lang w:val="en-US"/>
        </w:rPr>
        <w:t>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 xml:space="preserve">In the case of the models trained to predict the combined binding energy of two adsorbates on neighbouring sites, for example H and COOH, the so-called “mixed-site” model is trained on a </w:t>
      </w:r>
      <w:r>
        <w:rPr>
          <w:lang w:val="en-US"/>
        </w:rPr>
        <w:lastRenderedPageBreak/>
        <w:t>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5E96930B" w14:textId="69487B63" w:rsidR="00E140AF" w:rsidRPr="006A10A3" w:rsidRDefault="00E140AF" w:rsidP="00E140AF">
      <w:pPr>
        <w:rPr>
          <w:rFonts w:eastAsiaTheme="minorEastAsia"/>
          <w:lang w:val="en-US"/>
        </w:rPr>
      </w:pPr>
      <w:r>
        <w:rPr>
          <w:rFonts w:eastAsiaTheme="minorEastAsia"/>
          <w:lang w:val="en-US"/>
        </w:rPr>
        <w:t>Where F represents a feature vector and mixed-site is the combined vector from an on-top site and a hollow site.</w:t>
      </w:r>
    </w:p>
    <w:p w14:paraId="09187518" w14:textId="10317504" w:rsidR="00E140AF" w:rsidRPr="00E140AF" w:rsidRDefault="00E140AF" w:rsidP="00E140AF">
      <w:pPr>
        <w:rPr>
          <w:lang w:val="en-US"/>
        </w:rPr>
      </w:pP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44" w:name="_Toc149576026"/>
      <w:r>
        <w:t xml:space="preserve">Simulating </w:t>
      </w:r>
      <w:r w:rsidR="00FE43DA">
        <w:t>s</w:t>
      </w:r>
      <w:r>
        <w:t>urfaces</w:t>
      </w:r>
      <w:bookmarkEnd w:id="44"/>
    </w:p>
    <w:p w14:paraId="79C2C2EC" w14:textId="77777777" w:rsidR="004D4A6A" w:rsidRDefault="004D4A6A" w:rsidP="004D4A6A">
      <w:pPr>
        <w:rPr>
          <w:lang w:val="en-US"/>
        </w:rPr>
      </w:pPr>
      <w:r>
        <w:rPr>
          <w:lang w:val="en-US"/>
        </w:rPr>
        <w:t>The search for FAOR catalysts is based on simulated surfaces. The surfaces can be initialized with arbitrary dimensions and molar fractions of HEAs and bimetals, as well as specially ordered structures, such as closely packed single-site structures as shown in figure 12.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lastRenderedPageBreak/>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4">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3987F64F" w:rsidR="004D4A6A" w:rsidRDefault="004D4A6A" w:rsidP="004D4A6A">
      <w:pPr>
        <w:pStyle w:val="Caption"/>
        <w:jc w:val="center"/>
        <w:rPr>
          <w:lang w:val="en-US"/>
        </w:rPr>
      </w:pPr>
      <w:r>
        <w:t xml:space="preserve">Figure </w:t>
      </w:r>
      <w:r>
        <w:fldChar w:fldCharType="begin"/>
      </w:r>
      <w:r>
        <w:instrText xml:space="preserve"> SEQ Figure \* ARABIC </w:instrText>
      </w:r>
      <w:r>
        <w:fldChar w:fldCharType="separate"/>
      </w:r>
      <w:r w:rsidR="0035042C">
        <w:rPr>
          <w:noProof/>
        </w:rPr>
        <w:t>10</w:t>
      </w:r>
      <w:r>
        <w:rPr>
          <w:noProof/>
        </w:rPr>
        <w:fldChar w:fldCharType="end"/>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45" w:name="_Toc149576027"/>
      <w:r>
        <w:t xml:space="preserve">Searching for </w:t>
      </w:r>
      <w:r w:rsidR="00FE43DA">
        <w:t>optimal compositions</w:t>
      </w:r>
      <w:bookmarkEnd w:id="45"/>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choices can be employed to limit the amount of search space where good catalysts can be found. </w:t>
      </w:r>
      <w:r>
        <w:rPr>
          <w:lang w:val="en-US"/>
        </w:rPr>
        <w:lastRenderedPageBreak/>
        <w:t xml:space="preserve">For example, the composition-space where neither Pt or Pd is present will not be FAOR active until extremely big overpotentials, because Cu, Ag and Au bind COOH weakly. </w:t>
      </w:r>
    </w:p>
    <w:p w14:paraId="682F9F65" w14:textId="6DAC7386" w:rsidR="004D4A6A" w:rsidRDefault="004D4A6A" w:rsidP="004D4A6A">
      <w:pPr>
        <w:rPr>
          <w:lang w:val="en-US"/>
        </w:rPr>
      </w:pPr>
      <w:r>
        <w:rPr>
          <w:lang w:val="en-US"/>
        </w:rPr>
        <w:t>The search for a good anode catalyst for FAOR should be based on our knowledge about the specific reaction and the limiting factor, the CO-poisoning, as it</w:t>
      </w:r>
      <w:r w:rsidR="00D07C4E">
        <w:rPr>
          <w:lang w:val="en-US"/>
        </w:rPr>
        <w:t xml:space="preserve"> i</w:t>
      </w:r>
      <w:r>
        <w:rPr>
          <w:lang w:val="en-US"/>
        </w:rPr>
        <w:t xml:space="preserve">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w:t>
      </w:r>
    </w:p>
    <w:p w14:paraId="05901AEA" w14:textId="49ADA24E" w:rsidR="004D4A6A" w:rsidRPr="000D4E92" w:rsidRDefault="004D4A6A" w:rsidP="004D4A6A">
      <w:pPr>
        <w:rPr>
          <w:rFonts w:eastAsiaTheme="minorEastAsia"/>
          <w:lang w:val="en-US"/>
        </w:rPr>
      </w:pPr>
      <w:r>
        <w:rPr>
          <w:lang w:val="en-US"/>
        </w:rPr>
        <w:t xml:space="preserve">There are several different parameters to optimize in this scenario. The efficiency describes the energy harvestable from </w:t>
      </w:r>
      <w:r w:rsidR="003E25EA">
        <w:rPr>
          <w:lang w:val="en-US"/>
        </w:rPr>
        <w:t>each proton-electron pair produced,</w:t>
      </w:r>
      <w:r>
        <w:rPr>
          <w:lang w:val="en-US"/>
        </w:rPr>
        <w:t xml:space="preserve"> which scales with the open-circuit current and increases towards smaller anode potentials. Activity, which is the number of oxidated formic acids per site per time unit, and activity is </w:t>
      </w:r>
      <w:r w:rsidR="001D2F3F">
        <w:rPr>
          <w:lang w:val="en-US"/>
        </w:rPr>
        <w:t xml:space="preserve">unfortunately </w:t>
      </w:r>
      <w:r>
        <w:rPr>
          <w:lang w:val="en-US"/>
        </w:rPr>
        <w:t xml:space="preserve">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describing how many electrons are produced per site per time unit, and the open-circuit current, which describes the work each electron produced can do. The product of those two represent a per-site power measure. </w:t>
      </w:r>
      <w:r>
        <w:rPr>
          <w:lang w:val="en-US"/>
        </w:rPr>
        <w:t xml:space="preserve">Depending on the application for the fuel cell, the main priority may be efficiency or power, which </w:t>
      </w:r>
      <w:r w:rsidR="00D26A5B">
        <w:rPr>
          <w:lang w:val="en-US"/>
        </w:rPr>
        <w:t>will</w:t>
      </w:r>
      <w:r>
        <w:rPr>
          <w:lang w:val="en-US"/>
        </w:rPr>
        <w:t xml:space="preserve">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w:t>
      </w:r>
      <w:r w:rsidR="00BF1342">
        <w:rPr>
          <w:lang w:val="en-US"/>
        </w:rPr>
        <w:t xml:space="preserve"> on a HEA</w:t>
      </w:r>
      <w:r>
        <w:rPr>
          <w:lang w:val="en-US"/>
        </w:rPr>
        <w:t>, meaning lower potentials will barely be able to facilitate FAOR. The upper bound is set to 0.35 V because a pure Pt catalyst can facilitate FAOR without experiencing CO-poisoning</w:t>
      </w:r>
      <w:r w:rsidR="00664816">
        <w:rPr>
          <w:lang w:val="en-US"/>
        </w:rPr>
        <w:t xml:space="preserve"> at and above that potential</w:t>
      </w:r>
      <w:r>
        <w:rPr>
          <w:lang w:val="en-US"/>
        </w:rPr>
        <w:t xml:space="preserve">. Hence, the interesting area, where possibly new promising HEA catalysts can be found. </w:t>
      </w:r>
      <w:r>
        <w:rPr>
          <w:rFonts w:eastAsiaTheme="minorEastAsia"/>
          <w:lang w:val="en-US"/>
        </w:rPr>
        <w:t xml:space="preserve">Several “optimal” catalysts can then be imagined for different potentials. A very high-powered anode catalyst at an overpotential. </w:t>
      </w:r>
      <w:r w:rsidR="0047592A">
        <w:rPr>
          <w:rFonts w:eastAsiaTheme="minorEastAsia"/>
          <w:lang w:val="en-US"/>
        </w:rPr>
        <w:t xml:space="preserve">For </w:t>
      </w:r>
      <w:r w:rsidR="0003630B">
        <w:rPr>
          <w:rFonts w:eastAsiaTheme="minorEastAsia"/>
          <w:lang w:val="en-US"/>
        </w:rPr>
        <w:t>example,</w:t>
      </w:r>
      <w:r w:rsidR="0047592A">
        <w:rPr>
          <w:rFonts w:eastAsiaTheme="minorEastAsia"/>
          <w:lang w:val="en-US"/>
        </w:rPr>
        <w:t xml:space="preserve"> a</w:t>
      </w:r>
      <w:r>
        <w:rPr>
          <w:rFonts w:eastAsiaTheme="minorEastAsia"/>
          <w:lang w:val="en-US"/>
        </w:rPr>
        <w:t xml:space="preserve"> very efficient anode catalyst with a great open-circuit potential</w:t>
      </w:r>
      <w:r>
        <w:rPr>
          <w:lang w:val="en-US"/>
        </w:rPr>
        <w:t xml:space="preserve">, but </w:t>
      </w:r>
      <w:r>
        <w:rPr>
          <w:rFonts w:eastAsiaTheme="minorEastAsia"/>
          <w:lang w:val="en-US"/>
        </w:rPr>
        <w:t>a very low activity and hence power.</w:t>
      </w:r>
    </w:p>
    <w:p w14:paraId="046533B7" w14:textId="77777777" w:rsidR="004D4A6A" w:rsidRPr="00022C37" w:rsidRDefault="004D4A6A" w:rsidP="004D4A6A">
      <w:pPr>
        <w:rPr>
          <w:lang w:val="en-US"/>
        </w:rPr>
      </w:pPr>
      <w:r>
        <w:rPr>
          <w:b/>
          <w:bCs/>
          <w:i/>
          <w:iCs/>
          <w:lang w:val="en-US"/>
        </w:rPr>
        <w:t>Brute-force search</w:t>
      </w:r>
    </w:p>
    <w:p w14:paraId="397DA981" w14:textId="116E0BD9" w:rsidR="004D4A6A" w:rsidRDefault="004D4A6A" w:rsidP="004D4A6A">
      <w:pPr>
        <w:rPr>
          <w:lang w:val="en-US"/>
        </w:rPr>
      </w:pPr>
      <w:r>
        <w:rPr>
          <w:lang w:val="en-US"/>
        </w:rPr>
        <w:t>A brute-force approach is applied,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lastRenderedPageBreak/>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11BA7621" w14:textId="34A77795"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p>
    <w:p w14:paraId="2E8CF244" w14:textId="54010DF1" w:rsidR="004D4A6A" w:rsidRDefault="004D4A6A" w:rsidP="004D4A6A">
      <w:pPr>
        <w:rPr>
          <w:lang w:val="en-US"/>
        </w:rPr>
      </w:pPr>
      <w:r>
        <w:rPr>
          <w:lang w:val="en-US"/>
        </w:rPr>
        <w:t>A Bayesian search with Gaussian processes could also be used and have been used for catalyst discovery</w:t>
      </w:r>
      <w:r w:rsidR="006525F1">
        <w:rPr>
          <w:lang w:val="en-US"/>
        </w:rPr>
        <w:fldChar w:fldCharType="begin"/>
      </w:r>
      <w:r w:rsidR="00C67EFF">
        <w:rPr>
          <w:lang w:val="en-US"/>
        </w:rPr>
        <w:instrText xml:space="preserve"> ADDIN ZOTERO_ITEM CSL_CITATION {"citationID":"1UaXCXzn","properties":{"formattedCitation":"\\super 49\\nosupersub{}","plainCitation":"49","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C67EFF" w:rsidRPr="00C67EFF">
        <w:rPr>
          <w:vertAlign w:val="superscript"/>
        </w:rPr>
        <w:t>49</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46" w:name="_Toc149576028"/>
      <w:r>
        <w:rPr>
          <w:lang w:val="en-US"/>
        </w:rPr>
        <w:t>Optimization criteria</w:t>
      </w:r>
      <w:bookmarkEnd w:id="46"/>
    </w:p>
    <w:p w14:paraId="32497A3F" w14:textId="71F86378" w:rsidR="004D4A6A" w:rsidRDefault="004D4A6A" w:rsidP="004D4A6A">
      <w:pPr>
        <w:rPr>
          <w:lang w:val="en-US"/>
        </w:rPr>
      </w:pPr>
      <w:r>
        <w:rPr>
          <w:lang w:val="en-US"/>
        </w:rPr>
        <w:t xml:space="preserve">The goal of the descriptor used as an optimization criterion is, that it models the activity of the </w:t>
      </w:r>
      <w:r w:rsidR="00BD2354">
        <w:rPr>
          <w:lang w:val="en-US"/>
        </w:rPr>
        <w:t>two-step</w:t>
      </w:r>
      <w:r>
        <w:rPr>
          <w:lang w:val="en-US"/>
        </w:rPr>
        <w:t xml:space="preserve"> FAOR pathway accurately while also accounting for CO-poisoning from the disproportionation reaction. The two descriptors suggested are based on only the COOH and H binding energies.</w:t>
      </w:r>
      <w:r w:rsidR="00FA0583">
        <w:rPr>
          <w:lang w:val="en-US"/>
        </w:rPr>
        <w:t xml:space="preserve"> </w:t>
      </w:r>
      <w:r>
        <w:rPr>
          <w:lang w:val="en-US"/>
        </w:rPr>
        <w:t xml:space="preserve">A simple model for the CO-poisoning is a </w:t>
      </w:r>
      <w:r w:rsidR="00F8140B">
        <w:rPr>
          <w:lang w:val="en-US"/>
        </w:rPr>
        <w:t>system</w:t>
      </w:r>
      <w:r>
        <w:rPr>
          <w:lang w:val="en-US"/>
        </w:rPr>
        <w:t>, where the activity of an on-top site is assumed to be zero due to CO-poisoning if the adsorption energy of an H in one of the three neighbouring FCC hollow sites is negative.</w:t>
      </w:r>
      <w:r w:rsidR="00FE75D3">
        <w:rPr>
          <w:lang w:val="en-US"/>
        </w:rPr>
        <w:t xml:space="preserve"> </w:t>
      </w:r>
      <w:r>
        <w:rPr>
          <w:lang w:val="en-US"/>
        </w:rPr>
        <w:t>Then, the per-site current density of the two-step FAOR reaction of the remaining, un-poisoned sites could then be estimated with the following equation</w:t>
      </w:r>
      <w:r w:rsidR="00857573">
        <w:rPr>
          <w:lang w:val="en-US"/>
        </w:rPr>
        <w:t>s:</w:t>
      </w:r>
      <w:r w:rsidR="005210D3">
        <w:rPr>
          <w:lang w:val="en-US"/>
        </w:rPr>
        <w:t xml:space="preserve"> </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345A0823"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w:t>
      </w:r>
      <w:r w:rsidR="005167D7">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lastRenderedPageBreak/>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798983DE" w14:textId="38361957" w:rsidR="004D4A6A" w:rsidRPr="00AA70B4"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r w:rsidR="00AA70B4">
        <w:rPr>
          <w:lang w:val="en-US"/>
        </w:rPr>
        <w:t xml:space="preserve"> </w:t>
      </w: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w:t>
      </w:r>
      <w:r w:rsidR="00323A35">
        <w:rPr>
          <w:rFonts w:eastAsiaTheme="minorEastAsia"/>
          <w:lang w:val="en-US"/>
        </w:rPr>
        <w:t>COOH</w:t>
      </w:r>
      <w:r>
        <w:rPr>
          <w:rFonts w:eastAsiaTheme="minorEastAsia"/>
          <w:lang w:val="en-US"/>
        </w:rPr>
        <w:t xml:space="preserve">, and if COOH binds too strongly will the energy increase from </w:t>
      </w:r>
      <w:r w:rsidR="00AA70B4">
        <w:rPr>
          <w:rFonts w:eastAsiaTheme="minorEastAsia"/>
          <w:lang w:val="en-US"/>
        </w:rPr>
        <w:t>COOH</w:t>
      </w:r>
      <w:r>
        <w:rPr>
          <w:rFonts w:eastAsiaTheme="minorEastAsia"/>
          <w:lang w:val="en-US"/>
        </w:rPr>
        <w:t xml:space="preserv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xml:space="preserve">. Based on the thermal corrections and additional corrections, no HEA of Pt, Pd, Cu, Ag, and Au can bind COOH stronger than the optimal value, and hence, if COOH is </w:t>
      </w:r>
      <w:r w:rsidR="00BC7250">
        <w:rPr>
          <w:rFonts w:eastAsiaTheme="minorEastAsia"/>
          <w:lang w:val="en-US"/>
        </w:rPr>
        <w:t>predicted</w:t>
      </w:r>
      <w:r>
        <w:rPr>
          <w:rFonts w:eastAsiaTheme="minorEastAsia"/>
          <w:lang w:val="en-US"/>
        </w:rPr>
        <w:t xml:space="preserve">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6D8CB128" w14:textId="2E3DB3F8" w:rsidR="00526977" w:rsidRDefault="00337829" w:rsidP="00771052">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p>
    <w:p w14:paraId="3C5651A7" w14:textId="35AA9E6E" w:rsidR="004D4A6A" w:rsidRPr="004D4A6A" w:rsidRDefault="004D4A6A" w:rsidP="004D4A6A">
      <w:pPr>
        <w:rPr>
          <w:rFonts w:eastAsiaTheme="minorEastAsia"/>
          <w:lang w:val="en-US"/>
        </w:rPr>
      </w:pPr>
      <w:r>
        <w:rPr>
          <w:rFonts w:eastAsiaTheme="minorEastAsia"/>
          <w:lang w:val="en-US"/>
        </w:rPr>
        <w:t>Whereafter, the Koutecký-Levich equation and an averaging over all sites is employed to achieve a per-site current density for the whole simulated surface. This descriptor does not 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47" w:name="_Toc149576029"/>
      <w:r>
        <w:lastRenderedPageBreak/>
        <w:t>Results</w:t>
      </w:r>
      <w:bookmarkEnd w:id="47"/>
    </w:p>
    <w:p w14:paraId="23635802" w14:textId="23F22439" w:rsidR="00320469" w:rsidRDefault="00EF5EA8" w:rsidP="00EF5EA8">
      <w:pPr>
        <w:pStyle w:val="Heading2"/>
      </w:pPr>
      <w:bookmarkStart w:id="48" w:name="_Toc149576030"/>
      <w:r>
        <w:t>Training binding energy models</w:t>
      </w:r>
      <w:bookmarkEnd w:id="48"/>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3C086F08" w:rsidR="00675371" w:rsidRDefault="00675371" w:rsidP="00675371">
      <w:pPr>
        <w:rPr>
          <w:lang w:val="en-US"/>
        </w:rPr>
      </w:pPr>
      <w:r>
        <w:rPr>
          <w:lang w:val="en-US"/>
        </w:rPr>
        <w:t xml:space="preserve">The models trained on two separate sets of data had both data sets split into 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lastRenderedPageBreak/>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5">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4E2D6133" w:rsidR="00675371" w:rsidRPr="00174B1B" w:rsidRDefault="00675371" w:rsidP="00675371">
      <w:pPr>
        <w:pStyle w:val="Caption"/>
        <w:jc w:val="center"/>
      </w:pPr>
      <w:r>
        <w:t xml:space="preserve">Figure </w:t>
      </w:r>
      <w:r>
        <w:fldChar w:fldCharType="begin"/>
      </w:r>
      <w:r>
        <w:instrText xml:space="preserve"> SEQ Figure \* ARABIC </w:instrText>
      </w:r>
      <w:r>
        <w:fldChar w:fldCharType="separate"/>
      </w:r>
      <w:r w:rsidR="0035042C">
        <w:rPr>
          <w:noProof/>
        </w:rPr>
        <w:t>11</w:t>
      </w:r>
      <w:r>
        <w:rPr>
          <w:noProof/>
        </w:rPr>
        <w:fldChar w:fldCharType="end"/>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6742DD8D" w14:textId="2E45FEB1" w:rsidR="00675371" w:rsidRDefault="00675371" w:rsidP="00675371">
      <w:pPr>
        <w:rPr>
          <w:lang w:val="en-US"/>
        </w:rPr>
      </w:pPr>
      <w:r w:rsidRPr="00174B1B">
        <w:t>The mean absolute errors (MAE) of the separate H and COOH models</w:t>
      </w:r>
      <w:r>
        <w:rPr>
          <w:lang w:val="en-US"/>
        </w:rPr>
        <w:t xml:space="preserve"> are 0.056 eV and 0.051 eV, respectively, which is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14DBAF5A" w14:textId="74D2F478" w:rsidR="008625C5" w:rsidRDefault="000F104D" w:rsidP="000F104D">
      <w:pPr>
        <w:pStyle w:val="Heading2"/>
      </w:pPr>
      <w:bookmarkStart w:id="49" w:name="_Toc149576031"/>
      <w:r>
        <w:t>Applying the models on simulated surfaces</w:t>
      </w:r>
      <w:bookmarkEnd w:id="49"/>
    </w:p>
    <w:p w14:paraId="3B1A1B30" w14:textId="77777777" w:rsidR="00012314" w:rsidRPr="005A6461" w:rsidRDefault="00012314" w:rsidP="00012314">
      <w:pPr>
        <w:rPr>
          <w:lang w:val="en-US"/>
        </w:rPr>
      </w:pP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6"/>
                    <a:stretch>
                      <a:fillRect/>
                    </a:stretch>
                  </pic:blipFill>
                  <pic:spPr>
                    <a:xfrm>
                      <a:off x="0" y="0"/>
                      <a:ext cx="5731088" cy="3314064"/>
                    </a:xfrm>
                    <a:prstGeom prst="rect">
                      <a:avLst/>
                    </a:prstGeom>
                  </pic:spPr>
                </pic:pic>
              </a:graphicData>
            </a:graphic>
          </wp:inline>
        </w:drawing>
      </w:r>
    </w:p>
    <w:p w14:paraId="3CF9CCC5" w14:textId="2015571B" w:rsidR="00012314" w:rsidRPr="00354AC3" w:rsidRDefault="00012314" w:rsidP="00012314">
      <w:pPr>
        <w:pStyle w:val="Caption"/>
        <w:jc w:val="center"/>
      </w:pPr>
      <w:r w:rsidRPr="00354AC3">
        <w:t xml:space="preserve">Figure </w:t>
      </w:r>
      <w:r w:rsidRPr="00354AC3">
        <w:fldChar w:fldCharType="begin"/>
      </w:r>
      <w:r w:rsidRPr="00354AC3">
        <w:instrText xml:space="preserve"> SEQ Figure \* ARABIC </w:instrText>
      </w:r>
      <w:r w:rsidRPr="00354AC3">
        <w:fldChar w:fldCharType="separate"/>
      </w:r>
      <w:r w:rsidR="0035042C">
        <w:rPr>
          <w:noProof/>
        </w:rPr>
        <w:t>12</w:t>
      </w:r>
      <w:r w:rsidRPr="00354AC3">
        <w:rPr>
          <w:noProof/>
        </w:rPr>
        <w:fldChar w:fldCharType="end"/>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C67EFF">
        <w:instrText xml:space="preserve"> ADDIN ZOTERO_ITEM CSL_CITATION {"citationID":"LB0D3198","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843B80">
        <w:t>, as described in methods</w:t>
      </w:r>
      <w:r w:rsidR="002C7759" w:rsidRPr="00354AC3">
        <w:t>.</w:t>
      </w:r>
    </w:p>
    <w:p w14:paraId="45DCC5C6" w14:textId="325E7E9B" w:rsidR="00012314" w:rsidRPr="00647480" w:rsidRDefault="00012314" w:rsidP="00012314">
      <w:r w:rsidRPr="00354AC3">
        <w:t xml:space="preserve">In figure </w:t>
      </w:r>
      <w:r w:rsidR="006A2EF1" w:rsidRPr="00354AC3">
        <w:t>13</w:t>
      </w:r>
      <w:r w:rsidRPr="00354AC3">
        <w:t xml:space="preserve">, the predicted binding energies of COOH adsorbed to on-top sites </w:t>
      </w:r>
      <w:r w:rsidR="00927CCB" w:rsidRPr="00354AC3">
        <w:t xml:space="preserve">on an equimolar HEA simulated surface </w:t>
      </w:r>
      <w:r w:rsidR="00FF7D64" w:rsidRPr="00354AC3">
        <w:t>are</w:t>
      </w:r>
      <w:r w:rsidR="00927CCB" w:rsidRPr="00354AC3">
        <w:t xml:space="preserve"> shown. </w:t>
      </w:r>
      <w:r w:rsidR="00FF7D64" w:rsidRPr="00354AC3">
        <w:t>The pure metal energies are marked with dashed lines. T</w:t>
      </w:r>
      <w:r w:rsidRPr="00354AC3">
        <w:t>he separation</w:t>
      </w:r>
      <w:r w:rsidR="00FF7D64" w:rsidRPr="00354AC3">
        <w:t xml:space="preserve"> of the predicted energies on different on-top site metals is as expected</w:t>
      </w:r>
      <w:r w:rsidRPr="00354AC3">
        <w:t xml:space="preserve">, </w:t>
      </w:r>
      <w:r w:rsidR="00FF7D64" w:rsidRPr="00354AC3">
        <w:t>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rsidR="002A5C7C">
        <w:t>r</w:t>
      </w:r>
      <w:r w:rsidR="00FF7D64" w:rsidRPr="00354AC3">
        <w:t xml:space="preserve">bations </w:t>
      </w:r>
      <w:r w:rsidR="00E33562" w:rsidRPr="00354AC3">
        <w:t xml:space="preserve">of the other elements </w:t>
      </w:r>
      <w:r w:rsidR="00FF7D64" w:rsidRPr="00354AC3">
        <w:t xml:space="preserve">in the HEA. </w:t>
      </w:r>
      <w:r w:rsidR="002A5C7C">
        <w:t>As Pt-sites are the only viable sites for FAOR at low, efficient, anode potentials, the accuracy of these is the most importan</w:t>
      </w:r>
      <w:r w:rsidR="00647480">
        <w:t>t.</w:t>
      </w:r>
    </w:p>
    <w:p w14:paraId="419C1A37" w14:textId="77777777" w:rsidR="00012314" w:rsidRDefault="00012314" w:rsidP="00012314">
      <w:pPr>
        <w:keepNext/>
        <w:jc w:val="center"/>
      </w:pPr>
      <w:r>
        <w:rPr>
          <w:noProof/>
        </w:rPr>
        <w:lastRenderedPageBreak/>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17"/>
                    <a:stretch>
                      <a:fillRect/>
                    </a:stretch>
                  </pic:blipFill>
                  <pic:spPr>
                    <a:xfrm>
                      <a:off x="0" y="0"/>
                      <a:ext cx="5731088" cy="3314064"/>
                    </a:xfrm>
                    <a:prstGeom prst="rect">
                      <a:avLst/>
                    </a:prstGeom>
                  </pic:spPr>
                </pic:pic>
              </a:graphicData>
            </a:graphic>
          </wp:inline>
        </w:drawing>
      </w:r>
    </w:p>
    <w:p w14:paraId="1CA68F4B" w14:textId="5837F8F6" w:rsidR="00012314" w:rsidRPr="009D1E40" w:rsidRDefault="00012314" w:rsidP="00012314">
      <w:pPr>
        <w:pStyle w:val="Caption"/>
        <w:jc w:val="center"/>
      </w:pPr>
      <w:r w:rsidRPr="009D1E40">
        <w:t xml:space="preserve">Figure </w:t>
      </w:r>
      <w:r w:rsidRPr="009D1E40">
        <w:fldChar w:fldCharType="begin"/>
      </w:r>
      <w:r w:rsidRPr="009D1E40">
        <w:instrText xml:space="preserve"> SEQ Figure \* ARABIC </w:instrText>
      </w:r>
      <w:r w:rsidRPr="009D1E40">
        <w:fldChar w:fldCharType="separate"/>
      </w:r>
      <w:r w:rsidR="0035042C">
        <w:rPr>
          <w:noProof/>
        </w:rPr>
        <w:t>13</w:t>
      </w:r>
      <w:r w:rsidRPr="009D1E40">
        <w:rPr>
          <w:noProof/>
        </w:rPr>
        <w:fldChar w:fldCharType="end"/>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C67EFF">
        <w:instrText xml:space="preserve"> ADDIN ZOTERO_ITEM CSL_CITATION {"citationID":"JK6q5o4o","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9D1E40">
        <w:t>.</w:t>
      </w:r>
      <w:r w:rsidR="005360C3">
        <w:t xml:space="preserve"> </w:t>
      </w:r>
    </w:p>
    <w:p w14:paraId="2818FEC7" w14:textId="341C92FB" w:rsidR="00012314" w:rsidRDefault="00012314" w:rsidP="00012314">
      <w:pPr>
        <w:rPr>
          <w:lang w:val="en-US"/>
        </w:rPr>
      </w:pPr>
      <w:r w:rsidRPr="009D1E40">
        <w:t xml:space="preserve">In figure </w:t>
      </w:r>
      <w:r w:rsidR="008B3322">
        <w:t>14</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1F2680">
        <w:rPr>
          <w:lang w:val="en-US"/>
        </w:rPr>
        <w:t>13</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5</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lastRenderedPageBreak/>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18"/>
                    <a:stretch>
                      <a:fillRect/>
                    </a:stretch>
                  </pic:blipFill>
                  <pic:spPr>
                    <a:xfrm>
                      <a:off x="0" y="0"/>
                      <a:ext cx="5614640" cy="3246727"/>
                    </a:xfrm>
                    <a:prstGeom prst="rect">
                      <a:avLst/>
                    </a:prstGeom>
                  </pic:spPr>
                </pic:pic>
              </a:graphicData>
            </a:graphic>
          </wp:inline>
        </w:drawing>
      </w:r>
    </w:p>
    <w:p w14:paraId="3CDBBB15" w14:textId="06708A5B"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35042C">
        <w:rPr>
          <w:noProof/>
        </w:rPr>
        <w:t>14</w:t>
      </w:r>
      <w:r>
        <w:rPr>
          <w:noProof/>
        </w:rPr>
        <w:fldChar w:fldCharType="end"/>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C67EFF">
        <w:instrText xml:space="preserve"> ADDIN ZOTERO_ITEM CSL_CITATION {"citationID":"R4Tt45Yz","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Pt and Pd are the strongest binding metals for COOH as well as H and Cu, Ag and Au bind less strongly for both COOH and H.</w:t>
      </w:r>
    </w:p>
    <w:p w14:paraId="52779EEB" w14:textId="77777777" w:rsidR="00012314" w:rsidRDefault="00012314" w:rsidP="00012314">
      <w:pPr>
        <w:keepNext/>
        <w:jc w:val="center"/>
      </w:pPr>
      <w:r>
        <w:rPr>
          <w:noProof/>
          <w:lang w:val="en-US"/>
        </w:rPr>
        <w:lastRenderedPageBreak/>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19"/>
                    <a:stretch>
                      <a:fillRect/>
                    </a:stretch>
                  </pic:blipFill>
                  <pic:spPr>
                    <a:xfrm>
                      <a:off x="0" y="0"/>
                      <a:ext cx="3303066" cy="3201172"/>
                    </a:xfrm>
                    <a:prstGeom prst="rect">
                      <a:avLst/>
                    </a:prstGeom>
                  </pic:spPr>
                </pic:pic>
              </a:graphicData>
            </a:graphic>
          </wp:inline>
        </w:drawing>
      </w:r>
    </w:p>
    <w:p w14:paraId="2BF492B5" w14:textId="4A5DC53C" w:rsidR="00C4025F" w:rsidRDefault="00012314" w:rsidP="00F40F36">
      <w:pPr>
        <w:pStyle w:val="Caption"/>
        <w:jc w:val="center"/>
      </w:pPr>
      <w:r w:rsidRPr="0076009F">
        <w:t xml:space="preserve">Figure </w:t>
      </w:r>
      <w:r w:rsidRPr="0076009F">
        <w:fldChar w:fldCharType="begin"/>
      </w:r>
      <w:r w:rsidRPr="0076009F">
        <w:instrText xml:space="preserve"> SEQ Figure \* ARABIC </w:instrText>
      </w:r>
      <w:r w:rsidRPr="0076009F">
        <w:fldChar w:fldCharType="separate"/>
      </w:r>
      <w:r w:rsidR="0035042C">
        <w:rPr>
          <w:noProof/>
        </w:rPr>
        <w:t>15</w:t>
      </w:r>
      <w:r w:rsidRPr="0076009F">
        <w:rPr>
          <w:noProof/>
        </w:rPr>
        <w:fldChar w:fldCharType="end"/>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31303147" w:rsidR="00012314" w:rsidRDefault="00F40F36" w:rsidP="001814D8">
      <w:pPr>
        <w:rPr>
          <w:lang w:val="en-US"/>
        </w:rPr>
      </w:pPr>
      <w:r>
        <w:t xml:space="preserve">In figure 16, the binding energy model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w:t>
      </w:r>
      <w:r w:rsidR="00832CDB">
        <w:t xml:space="preserve">anode </w:t>
      </w:r>
      <w:r w:rsidR="00DE72FE">
        <w:t xml:space="preserve">potential </w:t>
      </w:r>
      <m:oMath>
        <m:r>
          <w:rPr>
            <w:rFonts w:ascii="Cambria Math" w:hAnsi="Cambria Math"/>
            <w:lang w:val="en-US"/>
          </w:rPr>
          <m:t>U</m:t>
        </m:r>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C67EFF">
        <w:instrText xml:space="preserve"> ADDIN ZOTERO_ITEM CSL_CITATION {"citationID":"bNhRPAG8","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vertAlign w:val="superscript"/>
        </w:rPr>
        <w:t>25</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0"/>
                    <a:stretch>
                      <a:fillRect/>
                    </a:stretch>
                  </pic:blipFill>
                  <pic:spPr>
                    <a:xfrm>
                      <a:off x="0" y="0"/>
                      <a:ext cx="5731507" cy="1851818"/>
                    </a:xfrm>
                    <a:prstGeom prst="rect">
                      <a:avLst/>
                    </a:prstGeom>
                  </pic:spPr>
                </pic:pic>
              </a:graphicData>
            </a:graphic>
          </wp:inline>
        </w:drawing>
      </w:r>
    </w:p>
    <w:p w14:paraId="5AB0CA73" w14:textId="2D6323A7"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35042C">
        <w:rPr>
          <w:noProof/>
        </w:rPr>
        <w:t>16</w:t>
      </w:r>
      <w:r>
        <w:fldChar w:fldCharType="end"/>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1B1A2562" w:rsidR="00012314" w:rsidRPr="00F816C7" w:rsidRDefault="0058344E" w:rsidP="00012314">
      <w:pPr>
        <w:rPr>
          <w:lang w:val="en-US"/>
        </w:rPr>
      </w:pPr>
      <w:r>
        <w:rPr>
          <w:lang w:val="en-US"/>
        </w:rPr>
        <w:t xml:space="preserve">In figure 17,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r>
          <w:rPr>
            <w:rFonts w:ascii="Cambria Math" w:hAnsi="Cambria Math"/>
            <w:lang w:val="en-US"/>
          </w:rPr>
          <m:t>U</m:t>
        </m:r>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mod</m:t>
            </m:r>
          </m:sup>
        </m:sSubSup>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r>
          <w:rPr>
            <w:rFonts w:ascii="Cambria Math" w:hAnsi="Cambria Math"/>
            <w:lang w:val="en-US"/>
          </w:rPr>
          <m:t>+ *</m:t>
        </m:r>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r>
          <w:rPr>
            <w:rFonts w:ascii="Cambria Math" w:hAnsi="Cambria Math"/>
            <w:lang w:val="en-US"/>
          </w:rPr>
          <m:t>U</m:t>
        </m:r>
      </m:oMath>
      <w:r w:rsidR="00553A3E">
        <w:rPr>
          <w:lang w:val="en-US"/>
        </w:rPr>
        <w:t xml:space="preserve"> term, moving the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mod</m:t>
            </m:r>
          </m:sup>
        </m:sSubSup>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w:r w:rsidR="003C446C">
        <w:rPr>
          <w:lang w:val="en-US"/>
        </w:rPr>
        <w:t xml:space="preserve"> is more stable and to the right of the line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0" w:name="_Toc149576032"/>
      <w:r>
        <w:t>Binding energies given neighbouring adsorbates</w:t>
      </w:r>
      <w:bookmarkEnd w:id="50"/>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1"/>
                    <a:stretch>
                      <a:fillRect/>
                    </a:stretch>
                  </pic:blipFill>
                  <pic:spPr>
                    <a:xfrm>
                      <a:off x="0" y="0"/>
                      <a:ext cx="3724469" cy="3565383"/>
                    </a:xfrm>
                    <a:prstGeom prst="rect">
                      <a:avLst/>
                    </a:prstGeom>
                  </pic:spPr>
                </pic:pic>
              </a:graphicData>
            </a:graphic>
          </wp:inline>
        </w:drawing>
      </w:r>
    </w:p>
    <w:p w14:paraId="5FE304BD" w14:textId="266F45EF" w:rsidR="00012314" w:rsidRPr="008453BA" w:rsidRDefault="00012314" w:rsidP="008453BA">
      <w:pPr>
        <w:pStyle w:val="Caption"/>
        <w:jc w:val="center"/>
        <w:rPr>
          <w:lang w:val="da-DK"/>
        </w:rPr>
      </w:pPr>
      <w:r>
        <w:t xml:space="preserve">Figure </w:t>
      </w:r>
      <w:r>
        <w:fldChar w:fldCharType="begin"/>
      </w:r>
      <w:r>
        <w:instrText xml:space="preserve"> SEQ Figure \* ARABIC </w:instrText>
      </w:r>
      <w:r>
        <w:fldChar w:fldCharType="separate"/>
      </w:r>
      <w:r w:rsidR="0035042C">
        <w:rPr>
          <w:noProof/>
        </w:rPr>
        <w:t>17</w:t>
      </w:r>
      <w:r>
        <w:rPr>
          <w:noProof/>
        </w:rPr>
        <w:fldChar w:fldCharType="end"/>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375A33FB" w:rsidR="00012314" w:rsidRPr="002A4D8A" w:rsidRDefault="00012314" w:rsidP="00012314">
      <w:pPr>
        <w:rPr>
          <w:rFonts w:eastAsiaTheme="minorEastAsia"/>
          <w:lang w:val="en-US"/>
        </w:rPr>
      </w:pPr>
      <w:r>
        <w:rPr>
          <w:lang w:val="en-US"/>
        </w:rPr>
        <w:t xml:space="preserve">In figure </w:t>
      </w:r>
      <w:r w:rsidR="008453BA">
        <w:rPr>
          <w:lang w:val="en-US"/>
        </w:rPr>
        <w:t>18</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w:t>
      </w:r>
      <w:r w:rsidR="00CB755C">
        <w:rPr>
          <w:rFonts w:eastAsiaTheme="minorEastAsia"/>
          <w:lang w:val="en-US"/>
        </w:rPr>
        <w:t>Pt</w:t>
      </w:r>
      <w:r>
        <w:rPr>
          <w:rFonts w:eastAsiaTheme="minorEastAsia"/>
          <w:lang w:val="en-US"/>
        </w:rPr>
        <w:t xml:space="preserve">, </w:t>
      </w:r>
      <w:r w:rsidR="00CB755C">
        <w:rPr>
          <w:rFonts w:eastAsiaTheme="minorEastAsia"/>
          <w:lang w:val="en-US"/>
        </w:rPr>
        <w:t>Pd</w:t>
      </w:r>
      <w:r>
        <w:rPr>
          <w:rFonts w:eastAsiaTheme="minorEastAsia"/>
          <w:lang w:val="en-US"/>
        </w:rPr>
        <w:t xml:space="preserve"> and </w:t>
      </w:r>
      <w:r w:rsidR="00CB755C">
        <w:rPr>
          <w:rFonts w:eastAsiaTheme="minorEastAsia"/>
          <w:lang w:val="en-US"/>
        </w:rPr>
        <w:t>Ag</w:t>
      </w:r>
      <w:r>
        <w:rPr>
          <w:rFonts w:eastAsiaTheme="minorEastAsia"/>
          <w:lang w:val="en-US"/>
        </w:rPr>
        <w:t xml:space="preserve">, the difference is </w:t>
      </w:r>
      <m:oMath>
        <m:r>
          <w:rPr>
            <w:rFonts w:ascii="Cambria Math" w:eastAsiaTheme="minorEastAsia" w:hAnsi="Cambria Math"/>
            <w:lang w:val="en-US"/>
          </w:rPr>
          <m:t>+0.14 eV</m:t>
        </m:r>
      </m:oMath>
      <w:r>
        <w:rPr>
          <w:rFonts w:eastAsiaTheme="minorEastAsia"/>
          <w:lang w:val="en-US"/>
        </w:rPr>
        <w:t xml:space="preserve">, while </w:t>
      </w:r>
      <w:r w:rsidR="00CB755C">
        <w:rPr>
          <w:rFonts w:eastAsiaTheme="minorEastAsia"/>
          <w:lang w:val="en-US"/>
        </w:rPr>
        <w:t>Cu</w:t>
      </w:r>
      <w:r>
        <w:rPr>
          <w:rFonts w:eastAsiaTheme="minorEastAsia"/>
          <w:lang w:val="en-US"/>
        </w:rPr>
        <w:t xml:space="preserve"> has an average difference of </w:t>
      </w:r>
      <m:oMath>
        <m:r>
          <w:rPr>
            <w:rFonts w:ascii="Cambria Math" w:eastAsiaTheme="minorEastAsia" w:hAnsi="Cambria Math"/>
            <w:lang w:val="en-US"/>
          </w:rPr>
          <m:t>+0.37 eV</m:t>
        </m:r>
      </m:oMath>
      <w:r>
        <w:rPr>
          <w:rFonts w:eastAsiaTheme="minorEastAsia"/>
          <w:lang w:val="en-US"/>
        </w:rPr>
        <w:t xml:space="preserve"> and </w:t>
      </w:r>
      <w:r w:rsidR="00CB755C">
        <w:rPr>
          <w:rFonts w:eastAsiaTheme="minorEastAsia"/>
          <w:lang w:val="en-US"/>
        </w:rPr>
        <w:t>Au</w:t>
      </w:r>
      <w:r>
        <w:rPr>
          <w:rFonts w:eastAsiaTheme="minorEastAsia"/>
          <w:lang w:val="en-US"/>
        </w:rPr>
        <w:t xml:space="preserve">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energy of COOH, when </w:t>
      </w:r>
      <w:r>
        <w:rPr>
          <w:rFonts w:eastAsiaTheme="minorEastAsia"/>
          <w:lang w:val="en-US"/>
        </w:rPr>
        <w:lastRenderedPageBreak/>
        <w:t xml:space="preserve">COOH adsorbs onto an on-top site with </w:t>
      </w:r>
      <w:r w:rsidR="00C33376">
        <w:rPr>
          <w:rFonts w:eastAsiaTheme="minorEastAsia"/>
          <w:lang w:val="en-US"/>
        </w:rPr>
        <w:t>Au</w:t>
      </w:r>
      <w:r>
        <w:rPr>
          <w:rFonts w:eastAsiaTheme="minorEastAsia"/>
          <w:lang w:val="en-US"/>
        </w:rPr>
        <w:t xml:space="preserve"> and </w:t>
      </w:r>
      <w:r w:rsidR="00C33376">
        <w:rPr>
          <w:rFonts w:eastAsiaTheme="minorEastAsia"/>
          <w:lang w:val="en-US"/>
        </w:rPr>
        <w:t>Cu</w:t>
      </w:r>
      <w:r>
        <w:rPr>
          <w:rFonts w:eastAsiaTheme="minorEastAsia"/>
          <w:lang w:val="en-US"/>
        </w:rPr>
        <w:t xml:space="preserve"> than </w:t>
      </w:r>
      <w:r w:rsidR="00C33376">
        <w:rPr>
          <w:rFonts w:eastAsiaTheme="minorEastAsia"/>
          <w:lang w:val="en-US"/>
        </w:rPr>
        <w:t>Pt</w:t>
      </w:r>
      <w:r>
        <w:rPr>
          <w:rFonts w:eastAsiaTheme="minorEastAsia"/>
          <w:lang w:val="en-US"/>
        </w:rPr>
        <w:t xml:space="preserve">, </w:t>
      </w:r>
      <w:r w:rsidR="00C33376">
        <w:rPr>
          <w:rFonts w:eastAsiaTheme="minorEastAsia"/>
          <w:lang w:val="en-US"/>
        </w:rPr>
        <w:t>Pd</w:t>
      </w:r>
      <w:r>
        <w:rPr>
          <w:rFonts w:eastAsiaTheme="minorEastAsia"/>
          <w:lang w:val="en-US"/>
        </w:rPr>
        <w:t xml:space="preserve">, and </w:t>
      </w:r>
      <w:r w:rsidR="00C33376">
        <w:rPr>
          <w:rFonts w:eastAsiaTheme="minorEastAsia"/>
          <w:lang w:val="en-US"/>
        </w:rPr>
        <w:t>Ag</w:t>
      </w:r>
      <w:r>
        <w:rPr>
          <w:rFonts w:eastAsiaTheme="minorEastAsia"/>
          <w:lang w:val="en-US"/>
        </w:rPr>
        <w:t>.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2"/>
                    <a:stretch>
                      <a:fillRect/>
                    </a:stretch>
                  </pic:blipFill>
                  <pic:spPr>
                    <a:xfrm>
                      <a:off x="0" y="0"/>
                      <a:ext cx="4211692" cy="4071303"/>
                    </a:xfrm>
                    <a:prstGeom prst="rect">
                      <a:avLst/>
                    </a:prstGeom>
                  </pic:spPr>
                </pic:pic>
              </a:graphicData>
            </a:graphic>
          </wp:inline>
        </w:drawing>
      </w:r>
    </w:p>
    <w:p w14:paraId="56F63FB3" w14:textId="15537B87" w:rsidR="00012314" w:rsidRPr="009B38BA" w:rsidRDefault="00012314" w:rsidP="00012314">
      <w:pPr>
        <w:pStyle w:val="Caption"/>
        <w:jc w:val="center"/>
      </w:pPr>
      <w:r>
        <w:t xml:space="preserve">Figure </w:t>
      </w:r>
      <w:r>
        <w:fldChar w:fldCharType="begin"/>
      </w:r>
      <w:r>
        <w:instrText xml:space="preserve"> SEQ Figure \* ARABIC </w:instrText>
      </w:r>
      <w:r>
        <w:fldChar w:fldCharType="separate"/>
      </w:r>
      <w:r w:rsidR="0035042C">
        <w:rPr>
          <w:noProof/>
        </w:rPr>
        <w:t>18</w:t>
      </w:r>
      <w:r>
        <w:rPr>
          <w:noProof/>
        </w:rPr>
        <w:fldChar w:fldCharType="end"/>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130910B2" w14:textId="6BFA7D45" w:rsidR="00B45157" w:rsidRPr="007661C3" w:rsidRDefault="00012314" w:rsidP="00E214C8">
      <w:pPr>
        <w:rPr>
          <w:lang w:val="en-US"/>
        </w:rPr>
      </w:pPr>
      <w:r w:rsidRPr="009B38BA">
        <w:lastRenderedPageBreak/>
        <w:t xml:space="preserve">In figure </w:t>
      </w:r>
      <w:r w:rsidR="00C93CBE">
        <w:t>19</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9</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8</w:t>
      </w:r>
      <w:r>
        <w:rPr>
          <w:lang w:val="en-US"/>
        </w:rPr>
        <w:t>, differences in binding energies between sites with the presence of different metals can be seen</w:t>
      </w:r>
      <w:r w:rsidR="00E214C8">
        <w:rPr>
          <w:lang w:val="en-US"/>
        </w:rPr>
        <w:t>.</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r w:rsidR="00E214C8">
        <w:rPr>
          <w:lang w:val="en-US"/>
        </w:rPr>
        <w:t xml:space="preserve"> That is the s</w:t>
      </w:r>
      <w:r>
        <w:rPr>
          <w:lang w:val="en-US"/>
        </w:rPr>
        <w:t xml:space="preserve">ame difference </w:t>
      </w:r>
      <w:r w:rsidR="00A22D2D">
        <w:rPr>
          <w:lang w:val="en-US"/>
        </w:rPr>
        <w:t xml:space="preserve">as </w:t>
      </w:r>
      <w:r>
        <w:rPr>
          <w:lang w:val="en-US"/>
        </w:rPr>
        <w:t xml:space="preserve">when adding an H next to a COOH and the opposite, adding a COOH next to an H. Maybe logic would suggest COOH as neighbour would cause </w:t>
      </w:r>
      <w:r w:rsidR="002001D3">
        <w:rPr>
          <w:lang w:val="en-US"/>
        </w:rPr>
        <w:t xml:space="preserve">a bigger </w:t>
      </w:r>
      <w:r w:rsidR="00791E62">
        <w:rPr>
          <w:lang w:val="en-US"/>
        </w:rPr>
        <w:t>difference,</w:t>
      </w:r>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 xml:space="preserve">of -0.24 eV </w:t>
      </w:r>
      <w:r w:rsidR="00DD7468">
        <w:rPr>
          <w:lang w:val="en-US"/>
        </w:rPr>
        <w:t>could be</w:t>
      </w:r>
      <w:r w:rsidR="00593202">
        <w:rPr>
          <w:lang w:val="en-US"/>
        </w:rPr>
        <w:t xml:space="preserve">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xml:space="preserve">, would be reachable without H adsorbing next to COOH and resulting in CO-poisoning. </w:t>
      </w:r>
      <w:r w:rsidR="00791E62">
        <w:rPr>
          <w:lang w:val="en-US"/>
        </w:rPr>
        <w:t>Alt</w:t>
      </w:r>
      <w:r w:rsidR="007F38C2">
        <w:rPr>
          <w:lang w:val="en-US"/>
        </w:rPr>
        <w:t>hough on-top sites may not always be occupied</w:t>
      </w:r>
      <w:r w:rsidR="009F3E2D">
        <w:rPr>
          <w:lang w:val="en-US"/>
        </w:rPr>
        <w:t>, at which point H could adsorb with its single-adsorbate energy again</w:t>
      </w:r>
      <w:r w:rsidR="00CD46E5">
        <w:rPr>
          <w:lang w:val="en-US"/>
        </w:rPr>
        <w: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0962A0">
        <w:rPr>
          <w:lang w:val="en-US"/>
        </w:rPr>
        <w:t>.</w:t>
      </w:r>
    </w:p>
    <w:p w14:paraId="38611CD6" w14:textId="50D644C3" w:rsidR="00BF405A" w:rsidRDefault="000A5668" w:rsidP="00BF405A">
      <w:pPr>
        <w:pStyle w:val="Heading2"/>
      </w:pPr>
      <w:bookmarkStart w:id="51" w:name="_Toc149576033"/>
      <w:r>
        <w:t>Applying the models to single-site structures</w:t>
      </w:r>
      <w:bookmarkEnd w:id="51"/>
    </w:p>
    <w:p w14:paraId="1D463567" w14:textId="4B202D98"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 xml:space="preserve">performance. </w:t>
      </w:r>
      <w:r>
        <w:rPr>
          <w:lang w:val="en-US"/>
        </w:rPr>
        <w:t>The structure of the optimal single-site structured surface is shown</w:t>
      </w:r>
      <w:r w:rsidR="00957AE2">
        <w:rPr>
          <w:lang w:val="en-US"/>
        </w:rPr>
        <w:t xml:space="preserve"> in figure </w:t>
      </w:r>
      <w:r w:rsidR="00530C6D">
        <w:rPr>
          <w:lang w:val="en-US"/>
        </w:rPr>
        <w:t>10.</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3"/>
                    <a:stretch>
                      <a:fillRect/>
                    </a:stretch>
                  </pic:blipFill>
                  <pic:spPr>
                    <a:xfrm>
                      <a:off x="0" y="0"/>
                      <a:ext cx="3713704" cy="3599143"/>
                    </a:xfrm>
                    <a:prstGeom prst="rect">
                      <a:avLst/>
                    </a:prstGeom>
                  </pic:spPr>
                </pic:pic>
              </a:graphicData>
            </a:graphic>
          </wp:inline>
        </w:drawing>
      </w:r>
    </w:p>
    <w:p w14:paraId="7F71A5D0" w14:textId="3B64A56E" w:rsidR="007661C3" w:rsidRPr="000D246F" w:rsidRDefault="007661C3" w:rsidP="007661C3">
      <w:pPr>
        <w:pStyle w:val="Caption"/>
        <w:jc w:val="center"/>
      </w:pPr>
      <w:r w:rsidRPr="000D246F">
        <w:t xml:space="preserve">Figure </w:t>
      </w:r>
      <w:r w:rsidRPr="000D246F">
        <w:fldChar w:fldCharType="begin"/>
      </w:r>
      <w:r w:rsidRPr="000D246F">
        <w:instrText xml:space="preserve"> SEQ Figure \* ARABIC </w:instrText>
      </w:r>
      <w:r w:rsidRPr="000D246F">
        <w:fldChar w:fldCharType="separate"/>
      </w:r>
      <w:r w:rsidR="0035042C">
        <w:rPr>
          <w:noProof/>
        </w:rPr>
        <w:t>19</w:t>
      </w:r>
      <w:r w:rsidRPr="000D246F">
        <w:rPr>
          <w:noProof/>
        </w:rPr>
        <w:fldChar w:fldCharType="end"/>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FE6020">
        <w:t>10</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48097E8C" w:rsidR="00AF707A" w:rsidRDefault="007661C3" w:rsidP="007661C3">
      <w:r w:rsidRPr="000D246F">
        <w:t xml:space="preserve">In figure </w:t>
      </w:r>
      <w:r w:rsidR="006E4582">
        <w:t>20,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w:t>
      </w:r>
      <w:r w:rsidR="0076593F">
        <w:t xml:space="preserve"> groups of</w:t>
      </w:r>
      <w:r w:rsidR="00531D4E">
        <w:t xml:space="preserve">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H binding energies. </w:t>
      </w:r>
      <w:r w:rsidR="00166555">
        <w:t>This can be seen for both PtAg</w:t>
      </w:r>
      <w:r w:rsidR="00C5657B" w:rsidRPr="00C5657B">
        <w:rPr>
          <w:vertAlign w:val="subscript"/>
        </w:rPr>
        <w:t>2</w:t>
      </w:r>
      <w:r w:rsidR="00166555">
        <w:t>, PtCu</w:t>
      </w:r>
      <w:r w:rsidR="00C5657B" w:rsidRPr="00C5657B">
        <w:rPr>
          <w:vertAlign w:val="subscript"/>
        </w:rPr>
        <w:t>2</w:t>
      </w:r>
      <w:r w:rsidR="00166555">
        <w:t xml:space="preserve"> and partly PtAu</w:t>
      </w:r>
      <w:r w:rsidR="00C5657B" w:rsidRPr="00C5657B">
        <w:rPr>
          <w:vertAlign w:val="subscript"/>
        </w:rPr>
        <w:t>2</w:t>
      </w:r>
      <w:r w:rsidR="00166555">
        <w:t>.</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4"/>
                    <a:stretch>
                      <a:fillRect/>
                    </a:stretch>
                  </pic:blipFill>
                  <pic:spPr>
                    <a:xfrm>
                      <a:off x="0" y="0"/>
                      <a:ext cx="5731232" cy="2735579"/>
                    </a:xfrm>
                    <a:prstGeom prst="rect">
                      <a:avLst/>
                    </a:prstGeom>
                  </pic:spPr>
                </pic:pic>
              </a:graphicData>
            </a:graphic>
          </wp:inline>
        </w:drawing>
      </w:r>
    </w:p>
    <w:p w14:paraId="42841E82" w14:textId="3B9915CF" w:rsidR="007661C3" w:rsidRPr="000D5106" w:rsidRDefault="007661C3" w:rsidP="005C2039">
      <w:pPr>
        <w:pStyle w:val="Caption"/>
        <w:jc w:val="center"/>
      </w:pPr>
      <w:r w:rsidRPr="000D5106">
        <w:t xml:space="preserve">Figure </w:t>
      </w:r>
      <w:r w:rsidRPr="000D5106">
        <w:fldChar w:fldCharType="begin"/>
      </w:r>
      <w:r w:rsidRPr="000D5106">
        <w:instrText xml:space="preserve"> SEQ Figure \* ARABIC </w:instrText>
      </w:r>
      <w:r w:rsidRPr="000D5106">
        <w:fldChar w:fldCharType="separate"/>
      </w:r>
      <w:r w:rsidR="0035042C">
        <w:rPr>
          <w:noProof/>
        </w:rPr>
        <w:t>20</w:t>
      </w:r>
      <w:r w:rsidRPr="000D5106">
        <w:rPr>
          <w:noProof/>
        </w:rPr>
        <w:fldChar w:fldCharType="end"/>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774BBE8E" w:rsidR="00E379EA" w:rsidRDefault="00E379EA" w:rsidP="007661C3">
      <w:pPr>
        <w:rPr>
          <w:lang w:val="en-US"/>
        </w:rPr>
      </w:pPr>
      <w:r>
        <w:rPr>
          <w:lang w:val="en-US"/>
        </w:rPr>
        <w:t xml:space="preserve">In order to show the impact of the ordering of the top layer as </w:t>
      </w:r>
      <w:r w:rsidR="00F8216C">
        <w:rPr>
          <w:lang w:val="en-US"/>
        </w:rPr>
        <w:t>opposed to the molar fraction in itself, binding energies from simulated HEA surfaces with the same molar fractions as the single-site structured surfaces are shown in figure 21</w:t>
      </w:r>
      <w:r w:rsidR="00760D54">
        <w:rPr>
          <w:lang w:val="en-US"/>
        </w:rPr>
        <w:t>a</w:t>
      </w:r>
      <w:r w:rsidR="00F8216C">
        <w:rPr>
          <w:lang w:val="en-US"/>
        </w:rPr>
        <w:t>.</w:t>
      </w:r>
      <w:r w:rsidR="00760D54">
        <w:rPr>
          <w:lang w:val="en-US"/>
        </w:rPr>
        <w:t xml:space="preserve"> In figure 21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xml:space="preserve">, it’ll be found in a brute-force search through all molar fractions with </w:t>
      </w:r>
      <w:r w:rsidR="00571DBD">
        <w:rPr>
          <w:lang w:val="en-US"/>
        </w:rPr>
        <w:t>a fine enough</w:t>
      </w:r>
      <w:r w:rsidR="008D6837">
        <w:rPr>
          <w:lang w:val="en-US"/>
        </w:rPr>
        <w:t xml:space="preserve"> step-size</w:t>
      </w:r>
      <w:r w:rsidR="00BE1C41">
        <w:rPr>
          <w:lang w:val="en-US"/>
        </w:rPr>
        <w:t>.</w:t>
      </w:r>
    </w:p>
    <w:p w14:paraId="0A9224C4" w14:textId="7729F219" w:rsidR="00B50EBC" w:rsidRDefault="00B50EBC" w:rsidP="00B50EBC">
      <w:pPr>
        <w:pStyle w:val="Heading2"/>
      </w:pPr>
      <w:bookmarkStart w:id="52" w:name="_Toc149576034"/>
      <w:r>
        <w:t>Searching for optimal HEA compositions</w:t>
      </w:r>
      <w:r w:rsidR="009B31E3">
        <w:t xml:space="preserve"> at different potentials</w:t>
      </w:r>
      <w:bookmarkEnd w:id="52"/>
    </w:p>
    <w:p w14:paraId="51E08DEB" w14:textId="0AC64695"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w:t>
      </w:r>
      <w:r w:rsidR="00304D60">
        <w:rPr>
          <w:lang w:val="en-US"/>
        </w:rPr>
        <w:t xml:space="preserve"> V</w:t>
      </w:r>
      <w:r w:rsidR="00A43BC8">
        <w:rPr>
          <w:lang w:val="en-US"/>
        </w:rPr>
        <w:t xml:space="preserve">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CA222B">
        <w:rPr>
          <w:lang w:val="en-US"/>
        </w:rPr>
        <w:t>5</w:t>
      </w:r>
      <w:r w:rsidR="002F556F">
        <w:rPr>
          <w:lang w:val="en-US"/>
        </w:rPr>
        <w:t xml:space="preserve">%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using the binding energies of COOH and H</w:t>
      </w:r>
      <w:r w:rsidR="00304D60">
        <w:rPr>
          <w:lang w:val="en-US"/>
        </w:rPr>
        <w:t>,</w:t>
      </w:r>
      <w:r w:rsidR="00F0383F">
        <w:rPr>
          <w:lang w:val="en-US"/>
        </w:rPr>
        <w:t xml:space="preserve"> </w:t>
      </w:r>
      <w:r w:rsidR="008A64CA">
        <w:rPr>
          <w:lang w:val="en-US"/>
        </w:rPr>
        <w:t>as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5"/>
                    <a:stretch>
                      <a:fillRect/>
                    </a:stretch>
                  </pic:blipFill>
                  <pic:spPr>
                    <a:xfrm>
                      <a:off x="0" y="0"/>
                      <a:ext cx="5731510" cy="3796626"/>
                    </a:xfrm>
                    <a:prstGeom prst="rect">
                      <a:avLst/>
                    </a:prstGeom>
                  </pic:spPr>
                </pic:pic>
              </a:graphicData>
            </a:graphic>
          </wp:inline>
        </w:drawing>
      </w:r>
    </w:p>
    <w:p w14:paraId="622B2EC7" w14:textId="49E8CC17" w:rsidR="00D145FD" w:rsidRPr="00DE423A" w:rsidRDefault="00D145FD" w:rsidP="00D145FD">
      <w:pPr>
        <w:pStyle w:val="Caption"/>
        <w:jc w:val="center"/>
      </w:pPr>
      <w:r w:rsidRPr="00E12652">
        <w:t xml:space="preserve">Figure </w:t>
      </w:r>
      <w:r w:rsidRPr="00E12652">
        <w:fldChar w:fldCharType="begin"/>
      </w:r>
      <w:r w:rsidRPr="00E12652">
        <w:instrText xml:space="preserve"> SEQ Figure \* ARABIC </w:instrText>
      </w:r>
      <w:r w:rsidRPr="00E12652">
        <w:fldChar w:fldCharType="separate"/>
      </w:r>
      <w:r w:rsidR="0035042C">
        <w:rPr>
          <w:noProof/>
        </w:rPr>
        <w:t>21</w:t>
      </w:r>
      <w:r w:rsidRPr="00E12652">
        <w:fldChar w:fldCharType="end"/>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4B23184F" w:rsidR="00D145FD" w:rsidRPr="007255EA" w:rsidRDefault="005E614C" w:rsidP="00D145FD">
      <w:r w:rsidRPr="00DE423A">
        <w:t xml:space="preserve">In figure 22, the </w:t>
      </w:r>
      <w:r w:rsidR="00DE423A" w:rsidRPr="00DE423A">
        <w:t xml:space="preserve">results of the brute-force search </w:t>
      </w:r>
      <w:r w:rsidR="00DE423A">
        <w:t>are shown</w:t>
      </w:r>
      <w:r w:rsidR="000F181A">
        <w:t xml:space="preserve">, with each potential showing the most active </w:t>
      </w:r>
      <w:r w:rsidR="00977C5D">
        <w:t>molar fraction</w:t>
      </w:r>
      <w:r w:rsidR="000F181A">
        <w:t xml:space="preserve">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w:t>
      </w:r>
      <w:r w:rsidR="00B70C76">
        <w:t xml:space="preserve">vs RHE </w:t>
      </w:r>
      <w:r w:rsidR="0050738D">
        <w:t xml:space="preserve">in the optimistic scenario. </w:t>
      </w:r>
      <w:r w:rsidR="00C57532">
        <w:t xml:space="preserve">From </w:t>
      </w:r>
      <w:r w:rsidR="00DD7FEE">
        <w:t xml:space="preserve">anode potentials of </w:t>
      </w:r>
      <w:r w:rsidR="00C57532">
        <w:t xml:space="preserve">0.30 V </w:t>
      </w:r>
      <w:r w:rsidR="00DD7FEE">
        <w:t xml:space="preserve">vs RHE </w:t>
      </w:r>
      <w:r w:rsidR="00C57532">
        <w:t xml:space="preserve">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r w:rsidR="006532D7">
        <w:t>trade-off</w:t>
      </w:r>
      <w:r w:rsidR="00CE2BE4">
        <w:t xml:space="preserve"> between power and efficiency, as no molar fraction possesses superior power and efficiency. </w:t>
      </w:r>
      <w:r w:rsidR="00960F20">
        <w:t>Four potentials</w:t>
      </w:r>
      <w:r w:rsidR="006532D7">
        <w:t>, marked with bold text,</w:t>
      </w:r>
      <w:r w:rsidR="00960F20">
        <w:t xml:space="preserve">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6"/>
                    <a:stretch>
                      <a:fillRect/>
                    </a:stretch>
                  </pic:blipFill>
                  <pic:spPr>
                    <a:xfrm>
                      <a:off x="0" y="0"/>
                      <a:ext cx="5731509" cy="7500313"/>
                    </a:xfrm>
                    <a:prstGeom prst="rect">
                      <a:avLst/>
                    </a:prstGeom>
                  </pic:spPr>
                </pic:pic>
              </a:graphicData>
            </a:graphic>
          </wp:inline>
        </w:drawing>
      </w:r>
    </w:p>
    <w:p w14:paraId="3ABAB0EA" w14:textId="3C0223EB" w:rsidR="00D145FD" w:rsidRPr="00B07BE4" w:rsidRDefault="00D145FD" w:rsidP="00D145FD">
      <w:pPr>
        <w:pStyle w:val="Caption"/>
        <w:jc w:val="center"/>
      </w:pPr>
      <w:r w:rsidRPr="00B07BE4">
        <w:t xml:space="preserve">Figure </w:t>
      </w:r>
      <w:r w:rsidRPr="00B07BE4">
        <w:fldChar w:fldCharType="begin"/>
      </w:r>
      <w:r w:rsidRPr="00B07BE4">
        <w:instrText xml:space="preserve"> SEQ Figure \* ARABIC </w:instrText>
      </w:r>
      <w:r w:rsidRPr="00B07BE4">
        <w:fldChar w:fldCharType="separate"/>
      </w:r>
      <w:r w:rsidR="0035042C">
        <w:rPr>
          <w:noProof/>
        </w:rPr>
        <w:t>22</w:t>
      </w:r>
      <w:r w:rsidRPr="00B07BE4">
        <w:fldChar w:fldCharType="end"/>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6AD39FAA" w14:textId="4C9F6A29" w:rsidR="00F10848" w:rsidRDefault="00257C11" w:rsidP="00D145FD">
      <w:r>
        <w:lastRenderedPageBreak/>
        <w:t xml:space="preserve">In figure 23,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xml:space="preserve">. Common for all the newly found best molar fractions is, that they only improve their power per site on the third decimal compared to those found with a </w:t>
      </w:r>
      <w:r w:rsidR="00484ED4">
        <w:t>5</w:t>
      </w:r>
      <w:r w:rsidR="00AC4F54">
        <w:t xml:space="preserve">% </w:t>
      </w:r>
      <w:r w:rsidR="00484ED4">
        <w:t>step size brute-force search</w:t>
      </w:r>
      <w:r w:rsidR="00AC4F54">
        <w:t>.</w:t>
      </w:r>
      <w:r w:rsidR="00484ED4">
        <w:t xml:space="preserve"> </w:t>
      </w:r>
      <w:r w:rsidR="00F10848">
        <w:t xml:space="preserve">In 1a, </w:t>
      </w:r>
      <w:r w:rsidR="0040263D">
        <w:t xml:space="preserve">where the single energy-point is marked with an arrow, </w:t>
      </w:r>
      <w:r w:rsidR="00F10848">
        <w:t xml:space="preserve">the brute-force </w:t>
      </w:r>
      <w:r w:rsidR="00902742">
        <w:t xml:space="preserve">search </w:t>
      </w:r>
      <w:r w:rsidR="00F10848">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70438AC7" w14:textId="706C73EE" w:rsidR="00902742" w:rsidRDefault="00902742" w:rsidP="00D145FD">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p>
    <w:p w14:paraId="12D2EA9B" w14:textId="2B6600E3" w:rsidR="009266D5" w:rsidRDefault="009266D5" w:rsidP="00D145FD">
      <w:r>
        <w:t xml:space="preserve">In 4a, the most active molar fraction of the 5% brute-force search was a quaternary alloy, and in the ternary plot of the 3% brute-force search with Pt, Cu, Ag and Au, one of the </w:t>
      </w:r>
      <w:r w:rsidR="007622F5">
        <w:t>axes</w:t>
      </w:r>
      <w:r>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p>
    <w:p w14:paraId="41901C5E" w14:textId="11FA28B7" w:rsidR="00E1478F" w:rsidRDefault="0053317E" w:rsidP="00D145FD">
      <w:r>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 </w:t>
      </w:r>
    </w:p>
    <w:p w14:paraId="0C9C8CC5" w14:textId="20C3DC6B" w:rsidR="007661C3" w:rsidRDefault="00C47DB1" w:rsidP="007661C3">
      <w:r>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w:t>
      </w:r>
      <w:r w:rsidR="00EE6825">
        <w:t xml:space="preserve"> not become</w:t>
      </w:r>
      <w:r w:rsidR="00F83C56">
        <w:t xml:space="preserve"> poison</w:t>
      </w:r>
      <w:r w:rsidR="00EE6825">
        <w:t>ed</w:t>
      </w:r>
      <w:r w:rsidR="00F83C56">
        <w:t xml:space="preserve">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w:t>
      </w:r>
      <w:r w:rsidR="00ED5749">
        <w:lastRenderedPageBreak/>
        <w:t xml:space="preserve">as much as 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r w:rsidRPr="00405A87">
        <w:rPr>
          <w:vertAlign w:val="superscript"/>
        </w:rPr>
        <w:t>th</w:t>
      </w:r>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3" w:name="_Toc149576035"/>
      <w:r>
        <w:t xml:space="preserve">Searching for the best </w:t>
      </w:r>
      <w:r w:rsidR="005C0102">
        <w:t>single-site structured surfaces at different potentials</w:t>
      </w:r>
      <w:bookmarkEnd w:id="53"/>
    </w:p>
    <w:p w14:paraId="4E7C0F86" w14:textId="0A1416E2"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figure 20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27"/>
                    <a:stretch>
                      <a:fillRect/>
                    </a:stretch>
                  </pic:blipFill>
                  <pic:spPr>
                    <a:xfrm>
                      <a:off x="0" y="0"/>
                      <a:ext cx="4210804" cy="8069393"/>
                    </a:xfrm>
                    <a:prstGeom prst="rect">
                      <a:avLst/>
                    </a:prstGeom>
                  </pic:spPr>
                </pic:pic>
              </a:graphicData>
            </a:graphic>
          </wp:inline>
        </w:drawing>
      </w:r>
    </w:p>
    <w:p w14:paraId="6C7B1584" w14:textId="7D838420" w:rsidR="008F6D12" w:rsidRDefault="008F6D12" w:rsidP="008F6D12">
      <w:pPr>
        <w:pStyle w:val="Caption"/>
        <w:jc w:val="center"/>
        <w:rPr>
          <w:lang w:val="en-US"/>
        </w:rPr>
      </w:pPr>
      <w:r>
        <w:t xml:space="preserve">Figure </w:t>
      </w:r>
      <w:r>
        <w:fldChar w:fldCharType="begin"/>
      </w:r>
      <w:r>
        <w:instrText xml:space="preserve"> SEQ Figure \* ARABIC </w:instrText>
      </w:r>
      <w:r>
        <w:fldChar w:fldCharType="separate"/>
      </w:r>
      <w:r w:rsidR="0035042C">
        <w:rPr>
          <w:noProof/>
        </w:rPr>
        <w:t>23</w:t>
      </w:r>
      <w:r>
        <w:fldChar w:fldCharType="end"/>
      </w:r>
      <w:r>
        <w:t xml:space="preserve"> </w:t>
      </w:r>
      <w:r w:rsidR="008E4A85">
        <w:t>–</w:t>
      </w:r>
      <w:r>
        <w:t xml:space="preserve"> </w:t>
      </w:r>
      <w:r w:rsidR="001559B0">
        <w:t xml:space="preserve">The predicted binding energies of COOH and H </w:t>
      </w:r>
      <w:r w:rsidR="00A30EBB">
        <w:t>on the optimal single-site structured surfaces at each of the four select</w:t>
      </w:r>
      <w:r w:rsidR="0032004B">
        <w:t>ed</w:t>
      </w:r>
      <w:r w:rsidR="00A30EBB">
        <w:t xml:space="preserve">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3CA9375F" w:rsidR="00D145FD" w:rsidRDefault="001A4183" w:rsidP="00D145FD">
      <w:pPr>
        <w:rPr>
          <w:lang w:val="en-US"/>
        </w:rPr>
      </w:pPr>
      <w:r>
        <w:rPr>
          <w:lang w:val="en-US"/>
        </w:rPr>
        <w:lastRenderedPageBreak/>
        <w:t xml:space="preserve">In figure 24,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bookmarkStart w:id="54" w:name="_Toc149576036"/>
      <w:r>
        <w:rPr>
          <w:lang w:val="en-US"/>
        </w:rPr>
        <w:t>Comparing optimal HEA surfaces with single-site surfaces</w:t>
      </w:r>
      <w:bookmarkEnd w:id="54"/>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290C6A9"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454C7A">
        <w:rPr>
          <w:lang w:val="en-US"/>
        </w:rPr>
        <w:t>.</w:t>
      </w:r>
    </w:p>
    <w:p w14:paraId="76BF35F4" w14:textId="6CDB1F09" w:rsidR="00571447" w:rsidRDefault="00571447" w:rsidP="00571447">
      <w:pPr>
        <w:pStyle w:val="Heading1"/>
      </w:pPr>
      <w:bookmarkStart w:id="55" w:name="_Toc149576037"/>
      <w:r>
        <w:t>Discussion</w:t>
      </w:r>
      <w:bookmarkEnd w:id="55"/>
    </w:p>
    <w:p w14:paraId="25C4C970" w14:textId="4A1D333C" w:rsidR="00240E48" w:rsidRDefault="005760FC" w:rsidP="002869BD">
      <w:r>
        <w:t>Knowing the</w:t>
      </w:r>
      <w:r w:rsidR="00736222">
        <w:t xml:space="preserve"> precise impact </w:t>
      </w:r>
      <w:r w:rsidR="00460846">
        <w:t xml:space="preserve">of neighbouring adsorbates on the binding energies of the relevant species could perhaps alter </w:t>
      </w:r>
      <w:r w:rsidR="00F81753">
        <w:t xml:space="preserve">the </w:t>
      </w:r>
      <w:r w:rsidR="00460846">
        <w:t>system modelled in this work if there is a repelling effect between H and COOH</w:t>
      </w:r>
      <w:r w:rsidR="00BE532D">
        <w:t>, since the overlaps are the essential mechanism in CO-poisoning.</w:t>
      </w:r>
      <w:r w:rsidR="00460846">
        <w:t xml:space="preserve"> Unfortunately, the variance</w:t>
      </w:r>
      <w:r w:rsidR="00BE532D">
        <w:t>s</w:t>
      </w:r>
      <w:r w:rsidR="00460846">
        <w:t xml:space="preserve"> </w:t>
      </w:r>
      <w:r w:rsidR="00BE532D">
        <w:t>in the models trained to predict that are conspicuously large, though the mean binding energy increases with a neighbouring adsorbate seem sensible.</w:t>
      </w:r>
      <w:r w:rsidR="00AF24B8">
        <w:t xml:space="preserve"> As further work, more DFT data and work could be put into the mixed-site models to better understand how the adsorbates act in the overlap region. </w:t>
      </w:r>
      <w:r w:rsidR="000F7121">
        <w:t>For the theoretical SS surfaces, e</w:t>
      </w:r>
      <w:r w:rsidR="00AF4037">
        <w:t xml:space="preserve">ven with an ordered top layer, there is still a </w:t>
      </w:r>
      <w:r w:rsidR="000F7121">
        <w:t>spread</w:t>
      </w:r>
      <w:r w:rsidR="00AF4037">
        <w:t xml:space="preserve"> </w:t>
      </w:r>
      <w:r w:rsidR="008B39EC">
        <w:t xml:space="preserve">in the </w:t>
      </w:r>
      <w:r w:rsidR="000F7121">
        <w:t xml:space="preserve">binding </w:t>
      </w:r>
      <w:r w:rsidR="008B39EC">
        <w:t>energies</w:t>
      </w:r>
      <w:r w:rsidR="000F7121">
        <w:t xml:space="preserve"> due to the two random bottom layers. </w:t>
      </w:r>
      <w:r w:rsidR="008B39EC">
        <w:t xml:space="preserve"> </w:t>
      </w:r>
      <w:r w:rsidR="00FE0F8F">
        <w:t>If one was looking for the utmost optimal theoretical surfaces</w:t>
      </w:r>
      <w:r w:rsidR="00FE0F8F">
        <w:t xml:space="preserve">, the next </w:t>
      </w:r>
      <w:r w:rsidR="008B39EC">
        <w:t xml:space="preserve">step would be a total search through all structures that include special ordering of the </w:t>
      </w:r>
      <w:r w:rsidR="004365C9">
        <w:t xml:space="preserve">two layers under the top layer. </w:t>
      </w:r>
      <w:r w:rsidR="00FE0F8F">
        <w:t xml:space="preserve">This could include more DFT data on specific slabs of interest to guarantee the accuracy of the model used to extrapolate binding energy predictions from the slabs. </w:t>
      </w:r>
      <w:r w:rsidR="00420BDB">
        <w:t>This way, e</w:t>
      </w:r>
      <w:r w:rsidR="00951DC0">
        <w:t>ven more tailor</w:t>
      </w:r>
      <w:r w:rsidR="00420BDB">
        <w:t>ed</w:t>
      </w:r>
      <w:r w:rsidR="00951DC0">
        <w:t xml:space="preserve"> </w:t>
      </w:r>
      <w:r w:rsidR="00420BDB">
        <w:t xml:space="preserve">theoretical </w:t>
      </w:r>
      <w:r w:rsidR="00951DC0">
        <w:t xml:space="preserve">surfaces could be made, </w:t>
      </w:r>
      <w:r w:rsidR="00420BDB">
        <w:t>possibly giving insights that could be utilized in real catalysts. As f</w:t>
      </w:r>
      <w:r w:rsidR="000F7121">
        <w:t xml:space="preserve">urther work, </w:t>
      </w:r>
      <w:r w:rsidR="00420BDB">
        <w:t xml:space="preserve">a </w:t>
      </w:r>
      <w:r w:rsidR="000F7121">
        <w:t>scan through crystal databases for fcc(111) surfaces with platinum and gold, silver</w:t>
      </w:r>
      <w:r w:rsidR="00420BDB">
        <w:t xml:space="preserve"> or</w:t>
      </w:r>
      <w:r w:rsidR="000F7121">
        <w:t xml:space="preserve"> copper</w:t>
      </w:r>
      <w:r w:rsidR="00420BDB">
        <w:t xml:space="preserve"> alloys</w:t>
      </w:r>
      <w:r w:rsidR="000F7121">
        <w:t xml:space="preserve"> with single-site </w:t>
      </w:r>
      <w:r w:rsidR="00420BDB">
        <w:t>resembling structures, s</w:t>
      </w:r>
      <w:r w:rsidR="00FE0F8F">
        <w:t xml:space="preserve">uch as the </w:t>
      </w:r>
      <w:r w:rsidR="00955C54">
        <w:t xml:space="preserve">cubic </w:t>
      </w:r>
      <w:r w:rsidR="00FE0F8F">
        <w:t>P</w:t>
      </w:r>
      <w:r w:rsidR="00955C54">
        <w:t>d</w:t>
      </w:r>
      <w:r w:rsidR="00FE0F8F" w:rsidRPr="00420BDB">
        <w:rPr>
          <w:vertAlign w:val="subscript"/>
        </w:rPr>
        <w:t>1</w:t>
      </w:r>
      <w:r w:rsidR="00FE0F8F">
        <w:t>Au</w:t>
      </w:r>
      <w:r w:rsidR="00FE0F8F" w:rsidRPr="00420BDB">
        <w:rPr>
          <w:vertAlign w:val="subscript"/>
        </w:rPr>
        <w:t>3</w:t>
      </w:r>
      <w:r w:rsidR="00420BDB">
        <w:t xml:space="preserve"> </w:t>
      </w:r>
      <w:r w:rsidR="00955C54">
        <w:t>structure, to find possible real-life single-site structures is suggested.</w:t>
      </w:r>
      <w:r w:rsidR="00891DB8">
        <w:t xml:space="preserve"> </w:t>
      </w:r>
      <w:r w:rsidR="001F2252">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w:t>
      </w:r>
      <w:r w:rsidR="001676B5">
        <w:lastRenderedPageBreak/>
        <w:t xml:space="preserve">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r w:rsidR="00891DB8">
        <w:t xml:space="preserve"> </w:t>
      </w:r>
      <w:r w:rsidR="00710318">
        <w:t>An in-depth analysis of the local environment in sites predicted to have the perfect binding energies that bind COOH at small overpotentials, while having positive H binding energies at the same potential</w:t>
      </w:r>
      <w:r w:rsidR="00B1608B">
        <w:t xml:space="preserve"> is suggested as further work</w:t>
      </w:r>
      <w:r w:rsidR="00710318">
        <w:t xml:space="preserve">. </w:t>
      </w:r>
      <w:r w:rsidR="00DF40BA">
        <w:t>Understanding those conditions could provide new descriptors to optimize in order to find better CO-resistant catalysts.</w:t>
      </w:r>
      <w:r w:rsidR="00891DB8">
        <w:t xml:space="preserve"> </w:t>
      </w:r>
      <w:r w:rsidR="00A526DB">
        <w:t>Unfortunately,</w:t>
      </w:r>
      <w:r w:rsidR="009804F0">
        <w:t xml:space="preserve"> </w:t>
      </w:r>
      <w:proofErr w:type="spellStart"/>
      <w:r w:rsidR="00A526DB">
        <w:t>no on</w:t>
      </w:r>
      <w:proofErr w:type="spellEnd"/>
      <w:r w:rsidR="00A526DB">
        <w:t>-top sites were predicted to have the optimal COOH binding energy, as there is a</w:t>
      </w:r>
      <w:r w:rsidR="00A526DB">
        <w:t xml:space="preserve"> lack of metals that bind 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rsidR="00A526DB">
        <w:t xml:space="preserve">, while currently the strongest binding site in an equimolar HEA 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rsidR="00A526DB">
        <w:t>.</w:t>
      </w:r>
      <w:r w:rsidR="00A526DB">
        <w:t xml:space="preserve"> </w:t>
      </w:r>
      <w:r w:rsidR="00AA5BB1">
        <w:t>If CO-poisoning was completely solved, this would likely be the hard limit</w:t>
      </w:r>
      <w:r w:rsidR="00E07F10">
        <w:t xml:space="preserve"> of FAOR efficiency</w:t>
      </w:r>
      <w:r w:rsidR="00F06CBD">
        <w:t xml:space="preserve"> with PtPdCuAgAu </w:t>
      </w:r>
      <w:r w:rsidR="002869BD">
        <w:t>HEA</w:t>
      </w:r>
      <w:r w:rsidR="000F4568">
        <w:t>s.</w:t>
      </w:r>
      <w:r w:rsidR="002869BD">
        <w:t xml:space="preserve"> </w:t>
      </w:r>
      <w:r w:rsidR="000F4568">
        <w:t>E</w:t>
      </w:r>
      <w:r w:rsidR="002869BD">
        <w:t>ven with theoretical special ordering of the surface</w:t>
      </w:r>
      <w:r w:rsidR="000F4568">
        <w:t>,</w:t>
      </w:r>
      <w:r w:rsidR="002869BD">
        <w:t xml:space="preserve"> </w:t>
      </w:r>
      <w:r w:rsidR="000F4568">
        <w:t>e</w:t>
      </w:r>
      <w:r w:rsidR="002869BD">
        <w:t>lements binding stronger than Pt would be neede</w:t>
      </w:r>
      <w:r w:rsidR="00EF75C8">
        <w:t>d.</w:t>
      </w:r>
    </w:p>
    <w:p w14:paraId="3DAD06D9" w14:textId="344A086E" w:rsidR="00A526DB" w:rsidRPr="00891DB8" w:rsidRDefault="005748CB" w:rsidP="00C145D2">
      <w:r>
        <w:t>T</w:t>
      </w:r>
      <w:r w:rsidR="00572522">
        <w:t>he thermal corrections</w:t>
      </w:r>
      <w:r w:rsidR="002F5586">
        <w:t xml:space="preserve"> were based on experimental </w:t>
      </w:r>
      <w:r w:rsidR="00120D96">
        <w:t>cyclic voltammograms</w:t>
      </w:r>
      <w:r w:rsidR="00647C67">
        <w:t>, but still included a</w:t>
      </w:r>
      <w:r w:rsidR="00F01866">
        <w:t xml:space="preserve"> small arbitrary factor. As further work, these corrections could be adjusted more precisely by making an experiment similar to the one in Bagger et. al. figure 4a, but</w:t>
      </w:r>
      <w:r w:rsidR="00572522">
        <w:t xml:space="preserve"> </w:t>
      </w:r>
      <w:r w:rsidR="00F01866">
        <w:t xml:space="preserve">the potential </w:t>
      </w:r>
      <w:r w:rsidR="00572522">
        <w:t>cycl</w:t>
      </w:r>
      <w:r w:rsidR="00F01866">
        <w:t>es</w:t>
      </w:r>
      <w:r w:rsidR="00572522">
        <w:t xml:space="preserve"> down gradually to measure the exact potential where </w:t>
      </w:r>
      <w:r w:rsidR="00120FEB">
        <w:t>Pt is poisoned</w:t>
      </w:r>
      <w:r w:rsidR="00F01866">
        <w:t>.</w:t>
      </w:r>
      <w:r w:rsidR="00891DB8">
        <w:t xml:space="preserve"> </w:t>
      </w:r>
      <w:r w:rsidR="00240E48">
        <w:rPr>
          <w:lang w:val="en-US"/>
        </w:rPr>
        <w:t xml:space="preserve">The method for estimating activity, while based on the free energy diagram, might not account for all factors in the activity, and </w:t>
      </w:r>
      <w:r w:rsidR="00240E48">
        <w:rPr>
          <w:lang w:val="en-US"/>
        </w:rPr>
        <w:t xml:space="preserve">the </w:t>
      </w:r>
      <w:r w:rsidR="00240E48">
        <w:rPr>
          <w:lang w:val="en-US"/>
        </w:rPr>
        <w:t xml:space="preserve">activity </w:t>
      </w:r>
      <w:r w:rsidR="00240E48">
        <w:rPr>
          <w:lang w:val="en-US"/>
        </w:rPr>
        <w:t xml:space="preserve">of each on-top site </w:t>
      </w:r>
      <w:r w:rsidR="00240E48">
        <w:rPr>
          <w:lang w:val="en-US"/>
        </w:rPr>
        <w:t>could actually depend on binding energies</w:t>
      </w:r>
      <w:r w:rsidR="00240E48">
        <w:rPr>
          <w:lang w:val="en-US"/>
        </w:rPr>
        <w:t xml:space="preserve"> or other factors. In this way, the results and suggested catalysts are highly depend</w:t>
      </w:r>
      <w:r w:rsidR="00265234">
        <w:rPr>
          <w:lang w:val="en-US"/>
        </w:rPr>
        <w:t>e</w:t>
      </w:r>
      <w:r w:rsidR="00240E48">
        <w:rPr>
          <w:lang w:val="en-US"/>
        </w:rPr>
        <w:t xml:space="preserve">nt </w:t>
      </w:r>
      <w:r w:rsidR="00240E48">
        <w:rPr>
          <w:lang w:val="en-US"/>
        </w:rPr>
        <w:t>on</w:t>
      </w:r>
      <w:r w:rsidR="00265234">
        <w:rPr>
          <w:lang w:val="en-US"/>
        </w:rPr>
        <w:t xml:space="preserve"> the</w:t>
      </w:r>
      <w:r w:rsidR="00240E48">
        <w:rPr>
          <w:lang w:val="en-US"/>
        </w:rPr>
        <w:t xml:space="preserve"> assumption</w:t>
      </w:r>
      <w:r w:rsidR="00265234">
        <w:rPr>
          <w:lang w:val="en-US"/>
        </w:rPr>
        <w:t xml:space="preserve">s made about the </w:t>
      </w:r>
      <w:r w:rsidR="00E83009">
        <w:rPr>
          <w:lang w:val="en-US"/>
        </w:rPr>
        <w:t>system.</w:t>
      </w:r>
      <w:r w:rsidR="004F1603">
        <w:rPr>
          <w:lang w:val="en-US"/>
        </w:rPr>
        <w:t xml:space="preserve"> </w:t>
      </w:r>
      <w:r w:rsidR="002E2D2D">
        <w:rPr>
          <w:lang w:val="en-US"/>
        </w:rPr>
        <w:t xml:space="preserve">The only way to </w:t>
      </w:r>
      <w:r w:rsidR="002E2D2D">
        <w:rPr>
          <w:lang w:val="en-US"/>
        </w:rPr>
        <w:t>confirm the validity of the</w:t>
      </w:r>
      <w:r w:rsidR="009C1724">
        <w:rPr>
          <w:lang w:val="en-US"/>
        </w:rPr>
        <w:t xml:space="preserve"> assumptions, corrections, and methods is</w:t>
      </w:r>
      <w:r w:rsidR="002E2D2D">
        <w:rPr>
          <w:lang w:val="en-US"/>
        </w:rPr>
        <w:t xml:space="preserve"> </w:t>
      </w:r>
      <w:r w:rsidR="002E2D2D">
        <w:rPr>
          <w:lang w:val="en-US"/>
        </w:rPr>
        <w:t>experimental</w:t>
      </w:r>
      <w:r w:rsidR="005500E2">
        <w:rPr>
          <w:lang w:val="en-US"/>
        </w:rPr>
        <w:t xml:space="preserve"> measurements of the activities of the suggested surfaces</w:t>
      </w:r>
      <w:r w:rsidR="002E2D2D">
        <w:rPr>
          <w:lang w:val="en-US"/>
        </w:rPr>
        <w:t xml:space="preserve"> on different potentials</w:t>
      </w:r>
      <w:r w:rsidR="004F1603">
        <w:rPr>
          <w:lang w:val="en-US"/>
        </w:rPr>
        <w:t>.</w:t>
      </w:r>
    </w:p>
    <w:p w14:paraId="1ED040E1" w14:textId="704308EB" w:rsidR="00571447" w:rsidRDefault="00571447" w:rsidP="00571447">
      <w:pPr>
        <w:pStyle w:val="Heading1"/>
      </w:pPr>
      <w:bookmarkStart w:id="56" w:name="_Toc149576038"/>
      <w:r>
        <w:t>Conclus</w:t>
      </w:r>
      <w:r w:rsidR="007A67BA">
        <w:t>ion</w:t>
      </w:r>
      <w:bookmarkEnd w:id="56"/>
    </w:p>
    <w:p w14:paraId="4DA8824C" w14:textId="0DF781E1" w:rsidR="006011A9" w:rsidRDefault="006011A9" w:rsidP="00E43CFD">
      <w:pPr>
        <w:rPr>
          <w:lang w:val="en-US"/>
        </w:rPr>
      </w:pPr>
      <w:r>
        <w:rPr>
          <w:lang w:val="en-US"/>
        </w:rPr>
        <w:t xml:space="preserve">Formic acid is a </w:t>
      </w:r>
      <w:r w:rsidR="00142468">
        <w:rPr>
          <w:lang w:val="en-US"/>
        </w:rPr>
        <w:t>promising green fuel for fuel cells with key advantages over H</w:t>
      </w:r>
      <w:r w:rsidR="00142468" w:rsidRPr="001658FA">
        <w:rPr>
          <w:vertAlign w:val="subscript"/>
          <w:lang w:val="en-US"/>
        </w:rPr>
        <w:t>2</w:t>
      </w:r>
      <w:r w:rsidR="00142468">
        <w:rPr>
          <w:lang w:val="en-US"/>
        </w:rPr>
        <w:t xml:space="preserve">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H is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w:t>
      </w:r>
      <w:r w:rsidR="00EE4EB8">
        <w:rPr>
          <w:lang w:val="en-US"/>
        </w:rPr>
        <w:lastRenderedPageBreak/>
        <w:t>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w:t>
      </w:r>
      <w:r w:rsidR="005229E7">
        <w:rPr>
          <w:lang w:val="en-US"/>
        </w:rPr>
        <w:t>attempts to combat the problem by</w:t>
      </w:r>
      <w:r w:rsidR="00B5705C">
        <w:rPr>
          <w:lang w:val="en-US"/>
        </w:rPr>
        <w:t xml:space="preserve"> </w:t>
      </w:r>
      <w:r w:rsidR="008968A3">
        <w:rPr>
          <w:lang w:val="en-US"/>
        </w:rPr>
        <w:t>brute-forcing through HEA composition space</w:t>
      </w:r>
      <w:r w:rsidR="00FA4D78">
        <w:rPr>
          <w:lang w:val="en-US"/>
        </w:rPr>
        <w:t xml:space="preserve">, due to </w:t>
      </w:r>
      <w:r w:rsidR="005229E7">
        <w:rPr>
          <w:lang w:val="en-US"/>
        </w:rPr>
        <w:t>their</w:t>
      </w:r>
      <w:r w:rsidR="00FA4D78">
        <w:rPr>
          <w:lang w:val="en-US"/>
        </w:rPr>
        <w:t xml:space="preserve"> tunable binding energies, </w:t>
      </w:r>
      <w:r w:rsidR="008968A3">
        <w:rPr>
          <w:lang w:val="en-US"/>
        </w:rPr>
        <w:t>and simulating theoretically optimal single-site structured surfaces on fcc(111) surface</w:t>
      </w:r>
      <w:r w:rsidR="00FA4D78">
        <w:rPr>
          <w:lang w:val="en-US"/>
        </w:rPr>
        <w:t>.</w:t>
      </w:r>
      <w:r w:rsidR="005229E7">
        <w:rPr>
          <w:lang w:val="en-US"/>
        </w:rPr>
        <w:t xml:space="preserve"> </w:t>
      </w:r>
      <w:r w:rsidR="00E873C4">
        <w:rPr>
          <w:lang w:val="en-US"/>
        </w:rPr>
        <w:t xml:space="preserve">Information about the binding energies was estimated with DFT calculations on simulated fcc(111) </w:t>
      </w:r>
      <w:r w:rsidR="00CA1FB2">
        <w:rPr>
          <w:lang w:val="en-US"/>
        </w:rPr>
        <w:t xml:space="preserve">HEA </w:t>
      </w:r>
      <w:r w:rsidR="00E873C4">
        <w:rPr>
          <w:lang w:val="en-US"/>
        </w:rPr>
        <w:t xml:space="preserve">surface slabs with and without adsorbates. </w:t>
      </w:r>
      <w:r w:rsidR="00FC4101">
        <w:rPr>
          <w:lang w:val="en-US"/>
        </w:rPr>
        <w:t xml:space="preserve">The electronic DFT energies are 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t>
      </w:r>
      <w:r w:rsidR="00A81423">
        <w:rPr>
          <w:lang w:val="en-US"/>
        </w:rPr>
        <w:t>were</w:t>
      </w:r>
      <w:r w:rsidR="00266582">
        <w:rPr>
          <w:lang w:val="en-US"/>
        </w:rPr>
        <w:t xml:space="preserve">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w:t>
      </w:r>
      <w:r w:rsidR="008D1496">
        <w:rPr>
          <w:lang w:val="en-US"/>
        </w:rPr>
        <w:t>was</w:t>
      </w:r>
      <w:r w:rsidR="00E45BC3">
        <w:rPr>
          <w:lang w:val="en-US"/>
        </w:rPr>
        <w:t xml:space="preserve"> </w:t>
      </w:r>
      <w:r w:rsidR="00BD317F">
        <w:rPr>
          <w:lang w:val="en-US"/>
        </w:rPr>
        <w:t xml:space="preserve">employed to evaluate the activity of the surfaces simulated based on a brute-force search through all molar fractions with a </w:t>
      </w:r>
      <w:r w:rsidR="000931CE">
        <w:rPr>
          <w:lang w:val="en-US"/>
        </w:rPr>
        <w:t>5</w:t>
      </w:r>
      <w:r w:rsidR="00BD317F">
        <w:rPr>
          <w:lang w:val="en-US"/>
        </w:rPr>
        <w:t xml:space="preserve">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 xml:space="preserve">This brute-force search is used at a range of </w:t>
      </w:r>
      <w:r w:rsidR="003A4DDF">
        <w:rPr>
          <w:lang w:val="en-US"/>
        </w:rPr>
        <w:t xml:space="preserve">anode </w:t>
      </w:r>
      <w:r w:rsidR="00C93155">
        <w:rPr>
          <w:lang w:val="en-US"/>
        </w:rPr>
        <w:t>potentials</w:t>
      </w:r>
      <w:r w:rsidR="006D1970">
        <w:rPr>
          <w:lang w:val="en-US"/>
        </w:rPr>
        <w:t xml:space="preserve"> from 0.10 V to 0.35 V</w:t>
      </w:r>
      <w:r w:rsidR="00441C49">
        <w:rPr>
          <w:lang w:val="en-US"/>
        </w:rPr>
        <w:t xml:space="preserve"> vs RHE</w:t>
      </w:r>
      <w:r w:rsidR="00C93155">
        <w:rPr>
          <w:lang w:val="en-US"/>
        </w:rPr>
        <w:t xml:space="preserve">, to find optimal HEA catalysts for potentials that </w:t>
      </w:r>
      <w:r w:rsidR="00C93155">
        <w:rPr>
          <w:lang w:val="en-US"/>
        </w:rPr>
        <w:t xml:space="preserve">represent </w:t>
      </w:r>
      <w:r w:rsidR="00C93155">
        <w:rPr>
          <w:lang w:val="en-US"/>
        </w:rPr>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w:t>
      </w:r>
      <w:r w:rsidR="00894418">
        <w:rPr>
          <w:lang w:val="en-US"/>
        </w:rPr>
        <w:t xml:space="preserve"> pure</w:t>
      </w:r>
      <w:r w:rsidR="00D0430A">
        <w:rPr>
          <w:lang w:val="en-US"/>
        </w:rPr>
        <w:t xml:space="preserve"> </w:t>
      </w:r>
      <w:r w:rsidR="00894418">
        <w:rPr>
          <w:lang w:val="en-US"/>
        </w:rPr>
        <w:t>Pt</w:t>
      </w:r>
      <w:r w:rsidR="00D0430A">
        <w:rPr>
          <w:lang w:val="en-US"/>
        </w:rPr>
        <w:t xml:space="preserve"> </w:t>
      </w:r>
      <w:r w:rsidR="003007C6">
        <w:rPr>
          <w:lang w:val="en-US"/>
        </w:rPr>
        <w:t>without any CO-poisoning as H does not bind to pure Pt at that potential</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oMath>
      <w:r w:rsidR="00D126A7">
        <w:rPr>
          <w:lang w:val="en-US"/>
        </w:rPr>
        <w:t xml:space="preserve"> surface, which can sustain 6.9 % active sites all the way down to 0.145 V. </w:t>
      </w:r>
      <w:r w:rsidR="00017A63">
        <w:rPr>
          <w:lang w:val="en-US"/>
        </w:rPr>
        <w:t>This surface almost achieves complete CO-resistance at all potentials, as under 4% of all on-top sites are estimated to be CO-poisoned when scanning from high potentials to 0.10 V and back.</w:t>
      </w:r>
      <w:r w:rsidR="00E43CFD">
        <w:rPr>
          <w:lang w:val="en-US"/>
        </w:rPr>
        <w:t xml:space="preserve"> A</w:t>
      </w:r>
      <w:r w:rsidR="00317F2E">
        <w:rPr>
          <w:lang w:val="en-US"/>
        </w:rPr>
        <w:t xml:space="preserve">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 xml:space="preserve">0.31 V, </w:t>
      </w:r>
      <w:r w:rsidR="00EB41CD">
        <w:rPr>
          <w:lang w:val="en-US"/>
        </w:rPr>
        <w:t xml:space="preserve">and </w:t>
      </w:r>
      <w:r w:rsidR="007A6049">
        <w:rPr>
          <w:lang w:val="en-US"/>
        </w:rPr>
        <w:t xml:space="preserve">if higher efficiency is important, HEA surfaces can be tuned to achieve better efficiencies at huge power decreases, and if very low anode potentials, under 0.16 V, </w:t>
      </w:r>
      <w:r w:rsidR="00C96058">
        <w:rPr>
          <w:lang w:val="en-US"/>
        </w:rPr>
        <w:t xml:space="preserve">are needed, </w:t>
      </w:r>
      <w:r w:rsidR="007A6049">
        <w:rPr>
          <w:lang w:val="en-US"/>
        </w:rPr>
        <w:t>special structures</w:t>
      </w:r>
      <w:r w:rsidR="00B03757">
        <w:rPr>
          <w:lang w:val="en-US"/>
        </w:rPr>
        <w:t xml:space="preserve"> must be employed </w:t>
      </w:r>
      <w:r w:rsidR="007A6049">
        <w:rPr>
          <w:lang w:val="en-US"/>
        </w:rPr>
        <w:lastRenderedPageBreak/>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problem than </w:t>
      </w:r>
      <w:r w:rsidR="00F149D5">
        <w:rPr>
          <w:lang w:val="en-US"/>
        </w:rPr>
        <w:t>CO-poisoning, since it might require an element with catalytic properties that does not exist in the periodic table</w:t>
      </w:r>
      <w:r w:rsidR="00E43CFD">
        <w:rPr>
          <w:lang w:val="en-US"/>
        </w:rPr>
        <w:t>.</w:t>
      </w:r>
    </w:p>
    <w:p w14:paraId="46BC6A6B" w14:textId="39EB2CA2" w:rsidR="00B03586" w:rsidRDefault="00B03586" w:rsidP="00B03586">
      <w:pPr>
        <w:pStyle w:val="Heading1"/>
        <w:rPr>
          <w:lang w:val="en-US"/>
        </w:rPr>
      </w:pPr>
      <w:bookmarkStart w:id="57" w:name="_Toc149576039"/>
      <w:r>
        <w:rPr>
          <w:lang w:val="en-US"/>
        </w:rPr>
        <w:t>References</w:t>
      </w:r>
      <w:bookmarkEnd w:id="57"/>
    </w:p>
    <w:p w14:paraId="7CC0363A" w14:textId="77777777" w:rsidR="00C67EFF" w:rsidRPr="00C67EFF" w:rsidRDefault="00B03586" w:rsidP="00C67EFF">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C67EFF" w:rsidRPr="00C67EFF">
        <w:t>(1)</w:t>
      </w:r>
      <w:r w:rsidR="00C67EFF" w:rsidRPr="00C67EFF">
        <w:tab/>
        <w:t xml:space="preserve">Arrhenius, S. “On the </w:t>
      </w:r>
      <w:proofErr w:type="spellStart"/>
      <w:r w:rsidR="00C67EFF" w:rsidRPr="00C67EFF">
        <w:t>Infl</w:t>
      </w:r>
      <w:proofErr w:type="spellEnd"/>
      <w:r w:rsidR="00C67EFF" w:rsidRPr="00C67EFF">
        <w:t xml:space="preserve"> </w:t>
      </w:r>
      <w:proofErr w:type="spellStart"/>
      <w:r w:rsidR="00C67EFF" w:rsidRPr="00C67EFF">
        <w:t>Uence</w:t>
      </w:r>
      <w:proofErr w:type="spellEnd"/>
      <w:r w:rsidR="00C67EFF" w:rsidRPr="00C67EFF">
        <w:t xml:space="preserve"> of Carbonic Acid in the Air upon the Temperature of the Ground” (1896). In </w:t>
      </w:r>
      <w:r w:rsidR="00C67EFF" w:rsidRPr="00C67EFF">
        <w:rPr>
          <w:i/>
          <w:iCs/>
        </w:rPr>
        <w:t>The Future of Nature</w:t>
      </w:r>
      <w:r w:rsidR="00C67EFF" w:rsidRPr="00C67EFF">
        <w:t xml:space="preserve">; Robin, L., </w:t>
      </w:r>
      <w:proofErr w:type="spellStart"/>
      <w:r w:rsidR="00C67EFF" w:rsidRPr="00C67EFF">
        <w:t>Sörlin</w:t>
      </w:r>
      <w:proofErr w:type="spellEnd"/>
      <w:r w:rsidR="00C67EFF" w:rsidRPr="00C67EFF">
        <w:t xml:space="preserve">, S., </w:t>
      </w:r>
      <w:proofErr w:type="spellStart"/>
      <w:r w:rsidR="00C67EFF" w:rsidRPr="00C67EFF">
        <w:t>Warde</w:t>
      </w:r>
      <w:proofErr w:type="spellEnd"/>
      <w:r w:rsidR="00C67EFF" w:rsidRPr="00C67EFF">
        <w:t>, P., Eds.; Yale University Press, 2017; pp 303–315. https://doi.org/10.12987/9780300188479-028.</w:t>
      </w:r>
    </w:p>
    <w:p w14:paraId="74ED4F6B" w14:textId="77777777" w:rsidR="00C67EFF" w:rsidRPr="00C67EFF" w:rsidRDefault="00C67EFF" w:rsidP="00C67EFF">
      <w:pPr>
        <w:pStyle w:val="Bibliography"/>
      </w:pPr>
      <w:r w:rsidRPr="00C67EFF">
        <w:t>(2)</w:t>
      </w:r>
      <w:r w:rsidRPr="00C67EFF">
        <w:tab/>
      </w:r>
      <w:r w:rsidRPr="00C67EFF">
        <w:rPr>
          <w:i/>
          <w:iCs/>
        </w:rPr>
        <w:t>A Brief History of Carbon Dioxide Measurements – AIRS</w:t>
      </w:r>
      <w:r w:rsidRPr="00C67EFF">
        <w:t>. https://airs.jpl.nasa.gov/news/111/a-brief-history-of-carbon-dioxide-measurements/ (accessed 2023-08-03).</w:t>
      </w:r>
    </w:p>
    <w:p w14:paraId="4F0CC1EB" w14:textId="77777777" w:rsidR="00C67EFF" w:rsidRPr="00C67EFF" w:rsidRDefault="00C67EFF" w:rsidP="00C67EFF">
      <w:pPr>
        <w:pStyle w:val="Bibliography"/>
      </w:pPr>
      <w:r w:rsidRPr="00C67EFF">
        <w:t>(3)</w:t>
      </w:r>
      <w:r w:rsidRPr="00C67EFF">
        <w:tab/>
      </w:r>
      <w:r w:rsidRPr="00C67EFF">
        <w:rPr>
          <w:i/>
          <w:iCs/>
        </w:rPr>
        <w:t>Evidence | Facts – Climate Change: Vital Signs of the Planet</w:t>
      </w:r>
      <w:r w:rsidRPr="00C67EFF">
        <w:t>. https://climate.nasa.gov/evidence/ (accessed 2023-08-03).</w:t>
      </w:r>
    </w:p>
    <w:p w14:paraId="37782C90" w14:textId="77777777" w:rsidR="00C67EFF" w:rsidRPr="00C67EFF" w:rsidRDefault="00C67EFF" w:rsidP="00C67EFF">
      <w:pPr>
        <w:pStyle w:val="Bibliography"/>
      </w:pPr>
      <w:r w:rsidRPr="00C67EFF">
        <w:t>(4)</w:t>
      </w:r>
      <w:r w:rsidRPr="00C67EFF">
        <w:tab/>
      </w:r>
      <w:r w:rsidRPr="00C67EFF">
        <w:rPr>
          <w:i/>
          <w:iCs/>
        </w:rPr>
        <w:t>Keeling Curve - American Chemical Society</w:t>
      </w:r>
      <w:r w:rsidRPr="00C67EFF">
        <w:t>. https://www.acs.org/education/whatischemistry/landmarks/keeling-curve.html (accessed 2023-08-03).</w:t>
      </w:r>
    </w:p>
    <w:p w14:paraId="18526223" w14:textId="77777777" w:rsidR="00C67EFF" w:rsidRPr="00C67EFF" w:rsidRDefault="00C67EFF" w:rsidP="00C67EFF">
      <w:pPr>
        <w:pStyle w:val="Bibliography"/>
      </w:pPr>
      <w:r w:rsidRPr="00C67EFF">
        <w:t>(5)</w:t>
      </w:r>
      <w:r w:rsidRPr="00C67EFF">
        <w:tab/>
        <w:t xml:space="preserve">Brook, E. J.; </w:t>
      </w:r>
      <w:proofErr w:type="spellStart"/>
      <w:r w:rsidRPr="00C67EFF">
        <w:t>Buizert</w:t>
      </w:r>
      <w:proofErr w:type="spellEnd"/>
      <w:r w:rsidRPr="00C67EFF">
        <w:t xml:space="preserve">, C. Antarctic and Global Climate History Viewed from Ice Cores. </w:t>
      </w:r>
      <w:r w:rsidRPr="00C67EFF">
        <w:rPr>
          <w:i/>
          <w:iCs/>
        </w:rPr>
        <w:t>Nature</w:t>
      </w:r>
      <w:r w:rsidRPr="00C67EFF">
        <w:t xml:space="preserve"> </w:t>
      </w:r>
      <w:r w:rsidRPr="00C67EFF">
        <w:rPr>
          <w:b/>
          <w:bCs/>
        </w:rPr>
        <w:t>2018</w:t>
      </w:r>
      <w:r w:rsidRPr="00C67EFF">
        <w:t xml:space="preserve">, </w:t>
      </w:r>
      <w:r w:rsidRPr="00C67EFF">
        <w:rPr>
          <w:i/>
          <w:iCs/>
        </w:rPr>
        <w:t>558</w:t>
      </w:r>
      <w:r w:rsidRPr="00C67EFF">
        <w:t xml:space="preserve"> (7709), 200–208. https://doi.org/10.1038/s41586-018-0172-5.</w:t>
      </w:r>
    </w:p>
    <w:p w14:paraId="2B8B99AE" w14:textId="77777777" w:rsidR="00C67EFF" w:rsidRPr="00C67EFF" w:rsidRDefault="00C67EFF" w:rsidP="00C67EFF">
      <w:pPr>
        <w:pStyle w:val="Bibliography"/>
      </w:pPr>
      <w:r w:rsidRPr="00C67EFF">
        <w:t>(6)</w:t>
      </w:r>
      <w:r w:rsidRPr="00C67EFF">
        <w:tab/>
      </w:r>
      <w:proofErr w:type="spellStart"/>
      <w:r w:rsidRPr="00C67EFF">
        <w:t>Rubino</w:t>
      </w:r>
      <w:proofErr w:type="spellEnd"/>
      <w:r w:rsidRPr="00C67EFF">
        <w:t xml:space="preserve">, M.; Etheridge, D.; Thornton, D.; Allison, C.; </w:t>
      </w:r>
      <w:proofErr w:type="spellStart"/>
      <w:r w:rsidRPr="00C67EFF">
        <w:t>Francey</w:t>
      </w:r>
      <w:proofErr w:type="spellEnd"/>
      <w:r w:rsidRPr="00C67EFF">
        <w:t xml:space="preserve">, R.; </w:t>
      </w:r>
      <w:proofErr w:type="spellStart"/>
      <w:r w:rsidRPr="00C67EFF">
        <w:t>Langenfelds</w:t>
      </w:r>
      <w:proofErr w:type="spellEnd"/>
      <w:r w:rsidRPr="00C67EFF">
        <w:t xml:space="preserve">, R.; Steele, P.; </w:t>
      </w:r>
      <w:proofErr w:type="spellStart"/>
      <w:r w:rsidRPr="00C67EFF">
        <w:t>Trudinger</w:t>
      </w:r>
      <w:proofErr w:type="spellEnd"/>
      <w:r w:rsidRPr="00C67EFF">
        <w:t xml:space="preserve">, C.; Spencer, D.; Curran, M.; Van </w:t>
      </w:r>
      <w:proofErr w:type="spellStart"/>
      <w:r w:rsidRPr="00C67EFF">
        <w:t>Ommen</w:t>
      </w:r>
      <w:proofErr w:type="spellEnd"/>
      <w:r w:rsidRPr="00C67EFF">
        <w:t>, T.; Smith, A. Law Dome Ice Core 2000-Year CO2, CH4, N2O and d13C-CO2, 2019, 255.62 KB. https://doi.org/10.25919/5BFE29FF807FB.</w:t>
      </w:r>
    </w:p>
    <w:p w14:paraId="25936E32" w14:textId="77777777" w:rsidR="00C67EFF" w:rsidRPr="00C67EFF" w:rsidRDefault="00C67EFF" w:rsidP="00C67EFF">
      <w:pPr>
        <w:pStyle w:val="Bibliography"/>
      </w:pPr>
      <w:r w:rsidRPr="00C67EFF">
        <w:t>(7)</w:t>
      </w:r>
      <w:r w:rsidRPr="00C67EFF">
        <w:tab/>
        <w:t xml:space="preserve">Keeling, R. F.; Keeling, C. D. Atmospheric Monthly </w:t>
      </w:r>
      <w:proofErr w:type="gramStart"/>
      <w:r w:rsidRPr="00C67EFF">
        <w:t>In</w:t>
      </w:r>
      <w:proofErr w:type="gramEnd"/>
      <w:r w:rsidRPr="00C67EFF">
        <w:t xml:space="preserve"> Situ CO2 Data - Mauna Loa Observatory, Hawaii. In Scripps CO2 Program Data, 2017. https://doi.org/10.6075/J08W3BHW.</w:t>
      </w:r>
    </w:p>
    <w:p w14:paraId="23F740AB" w14:textId="77777777" w:rsidR="00C67EFF" w:rsidRPr="00C67EFF" w:rsidRDefault="00C67EFF" w:rsidP="00C67EFF">
      <w:pPr>
        <w:pStyle w:val="Bibliography"/>
      </w:pPr>
      <w:r w:rsidRPr="00C67EFF">
        <w:t>(8)</w:t>
      </w:r>
      <w:r w:rsidRPr="00C67EFF">
        <w:tab/>
        <w:t xml:space="preserve">Mitchell, J. F. B. The “Greenhouse” Effect and Climate Change. </w:t>
      </w:r>
      <w:r w:rsidRPr="00C67EFF">
        <w:rPr>
          <w:i/>
          <w:iCs/>
        </w:rPr>
        <w:t xml:space="preserve">Rev. </w:t>
      </w:r>
      <w:proofErr w:type="spellStart"/>
      <w:r w:rsidRPr="00C67EFF">
        <w:rPr>
          <w:i/>
          <w:iCs/>
        </w:rPr>
        <w:t>Geophys</w:t>
      </w:r>
      <w:proofErr w:type="spellEnd"/>
      <w:r w:rsidRPr="00C67EFF">
        <w:rPr>
          <w:i/>
          <w:iCs/>
        </w:rPr>
        <w:t>.</w:t>
      </w:r>
      <w:r w:rsidRPr="00C67EFF">
        <w:t xml:space="preserve"> </w:t>
      </w:r>
      <w:r w:rsidRPr="00C67EFF">
        <w:rPr>
          <w:b/>
          <w:bCs/>
        </w:rPr>
        <w:t>1989</w:t>
      </w:r>
      <w:r w:rsidRPr="00C67EFF">
        <w:t xml:space="preserve">, </w:t>
      </w:r>
      <w:r w:rsidRPr="00C67EFF">
        <w:rPr>
          <w:i/>
          <w:iCs/>
        </w:rPr>
        <w:t>27</w:t>
      </w:r>
      <w:r w:rsidRPr="00C67EFF">
        <w:t xml:space="preserve"> (1), 115. https://doi.org/10.1029/RG027i001p00115.</w:t>
      </w:r>
    </w:p>
    <w:p w14:paraId="5F78A50E" w14:textId="77777777" w:rsidR="00C67EFF" w:rsidRPr="00C67EFF" w:rsidRDefault="00C67EFF" w:rsidP="00C67EFF">
      <w:pPr>
        <w:pStyle w:val="Bibliography"/>
      </w:pPr>
      <w:r w:rsidRPr="00C67EFF">
        <w:t>(9)</w:t>
      </w:r>
      <w:r w:rsidRPr="00C67EFF">
        <w:tab/>
      </w:r>
      <w:proofErr w:type="spellStart"/>
      <w:r w:rsidRPr="00C67EFF">
        <w:t>Friedlingstein</w:t>
      </w:r>
      <w:proofErr w:type="spellEnd"/>
      <w:r w:rsidRPr="00C67EFF">
        <w:t xml:space="preserve">, P.; O’Sullivan, M.; Jones, M. W.; Andrew, R. M.; Gregor, L.; Hauck, J.; Le </w:t>
      </w:r>
      <w:proofErr w:type="spellStart"/>
      <w:r w:rsidRPr="00C67EFF">
        <w:t>Quéré</w:t>
      </w:r>
      <w:proofErr w:type="spellEnd"/>
      <w:r w:rsidRPr="00C67EFF">
        <w:t xml:space="preserve">, C.; </w:t>
      </w:r>
      <w:proofErr w:type="spellStart"/>
      <w:r w:rsidRPr="00C67EFF">
        <w:t>Luijkx</w:t>
      </w:r>
      <w:proofErr w:type="spellEnd"/>
      <w:r w:rsidRPr="00C67EFF">
        <w:t xml:space="preserve">, I. T.; Olsen, A.; Peters, G. P.; Peters, W.; </w:t>
      </w:r>
      <w:proofErr w:type="spellStart"/>
      <w:r w:rsidRPr="00C67EFF">
        <w:t>Pongratz</w:t>
      </w:r>
      <w:proofErr w:type="spellEnd"/>
      <w:r w:rsidRPr="00C67EFF">
        <w:t xml:space="preserve">, J.; </w:t>
      </w:r>
      <w:proofErr w:type="spellStart"/>
      <w:r w:rsidRPr="00C67EFF">
        <w:t>Schwingshackl</w:t>
      </w:r>
      <w:proofErr w:type="spellEnd"/>
      <w:r w:rsidRPr="00C67EFF">
        <w:t xml:space="preserve">, C.; </w:t>
      </w:r>
      <w:proofErr w:type="spellStart"/>
      <w:r w:rsidRPr="00C67EFF">
        <w:t>Sitch</w:t>
      </w:r>
      <w:proofErr w:type="spellEnd"/>
      <w:r w:rsidRPr="00C67EFF">
        <w:t xml:space="preserve">, S.; </w:t>
      </w:r>
      <w:proofErr w:type="spellStart"/>
      <w:r w:rsidRPr="00C67EFF">
        <w:t>Canadell</w:t>
      </w:r>
      <w:proofErr w:type="spellEnd"/>
      <w:r w:rsidRPr="00C67EFF">
        <w:t xml:space="preserve">, J. G.; </w:t>
      </w:r>
      <w:proofErr w:type="spellStart"/>
      <w:r w:rsidRPr="00C67EFF">
        <w:t>Ciais</w:t>
      </w:r>
      <w:proofErr w:type="spellEnd"/>
      <w:r w:rsidRPr="00C67EFF">
        <w:t xml:space="preserve">, P.; Jackson, R. B.; Alin, S. R.; </w:t>
      </w:r>
      <w:proofErr w:type="spellStart"/>
      <w:r w:rsidRPr="00C67EFF">
        <w:t>Alkama</w:t>
      </w:r>
      <w:proofErr w:type="spellEnd"/>
      <w:r w:rsidRPr="00C67EFF">
        <w:t xml:space="preserve">, R.; </w:t>
      </w:r>
      <w:proofErr w:type="spellStart"/>
      <w:r w:rsidRPr="00C67EFF">
        <w:t>Arneth</w:t>
      </w:r>
      <w:proofErr w:type="spellEnd"/>
      <w:r w:rsidRPr="00C67EFF">
        <w:t xml:space="preserve">, A.; Arora, V. K.; Bates, N. R.; Becker, M.; </w:t>
      </w:r>
      <w:proofErr w:type="spellStart"/>
      <w:r w:rsidRPr="00C67EFF">
        <w:t>Bellouin</w:t>
      </w:r>
      <w:proofErr w:type="spellEnd"/>
      <w:r w:rsidRPr="00C67EFF">
        <w:t xml:space="preserve">, N.; </w:t>
      </w:r>
      <w:proofErr w:type="spellStart"/>
      <w:r w:rsidRPr="00C67EFF">
        <w:t>Bittig</w:t>
      </w:r>
      <w:proofErr w:type="spellEnd"/>
      <w:r w:rsidRPr="00C67EFF">
        <w:t xml:space="preserve">, H. C.; Bopp, L.; </w:t>
      </w:r>
      <w:proofErr w:type="spellStart"/>
      <w:r w:rsidRPr="00C67EFF">
        <w:t>Chevallier</w:t>
      </w:r>
      <w:proofErr w:type="spellEnd"/>
      <w:r w:rsidRPr="00C67EFF">
        <w:t xml:space="preserve">, F.; </w:t>
      </w:r>
      <w:proofErr w:type="spellStart"/>
      <w:r w:rsidRPr="00C67EFF">
        <w:t>Chini</w:t>
      </w:r>
      <w:proofErr w:type="spellEnd"/>
      <w:r w:rsidRPr="00C67EFF">
        <w:t xml:space="preserve">, L. P.; Cronin, M.; Evans, W.; Falk, S.; Feely, R. A.; Gasser, T.; </w:t>
      </w:r>
      <w:proofErr w:type="spellStart"/>
      <w:r w:rsidRPr="00C67EFF">
        <w:t>Gehlen</w:t>
      </w:r>
      <w:proofErr w:type="spellEnd"/>
      <w:r w:rsidRPr="00C67EFF">
        <w:t xml:space="preserve">, M.; </w:t>
      </w:r>
      <w:proofErr w:type="spellStart"/>
      <w:r w:rsidRPr="00C67EFF">
        <w:t>Gkritzalis</w:t>
      </w:r>
      <w:proofErr w:type="spellEnd"/>
      <w:r w:rsidRPr="00C67EFF">
        <w:t xml:space="preserve">, T.; </w:t>
      </w:r>
      <w:proofErr w:type="spellStart"/>
      <w:r w:rsidRPr="00C67EFF">
        <w:t>Gloege</w:t>
      </w:r>
      <w:proofErr w:type="spellEnd"/>
      <w:r w:rsidRPr="00C67EFF">
        <w:t xml:space="preserve">, L.; Grassi, G.; Gruber, N.; </w:t>
      </w:r>
      <w:proofErr w:type="spellStart"/>
      <w:r w:rsidRPr="00C67EFF">
        <w:t>Gürses</w:t>
      </w:r>
      <w:proofErr w:type="spellEnd"/>
      <w:r w:rsidRPr="00C67EFF">
        <w:t xml:space="preserve">, Ö.; Harris, I.; Hefner, M.; Houghton, R. A.; Hurtt, G. C.; Iida, Y.; </w:t>
      </w:r>
      <w:proofErr w:type="spellStart"/>
      <w:r w:rsidRPr="00C67EFF">
        <w:t>Ilyina</w:t>
      </w:r>
      <w:proofErr w:type="spellEnd"/>
      <w:r w:rsidRPr="00C67EFF">
        <w:t xml:space="preserve">, T.; Jain, A. K.; </w:t>
      </w:r>
      <w:proofErr w:type="spellStart"/>
      <w:r w:rsidRPr="00C67EFF">
        <w:t>Jersild</w:t>
      </w:r>
      <w:proofErr w:type="spellEnd"/>
      <w:r w:rsidRPr="00C67EFF">
        <w:t xml:space="preserve">, A.; </w:t>
      </w:r>
      <w:proofErr w:type="spellStart"/>
      <w:r w:rsidRPr="00C67EFF">
        <w:t>Kadono</w:t>
      </w:r>
      <w:proofErr w:type="spellEnd"/>
      <w:r w:rsidRPr="00C67EFF">
        <w:t xml:space="preserve">, K.; Kato, E.; Kennedy, D.; Klein </w:t>
      </w:r>
      <w:proofErr w:type="spellStart"/>
      <w:r w:rsidRPr="00C67EFF">
        <w:t>Goldewijk</w:t>
      </w:r>
      <w:proofErr w:type="spellEnd"/>
      <w:r w:rsidRPr="00C67EFF">
        <w:t xml:space="preserve">, K.; Knauer, J.; </w:t>
      </w:r>
      <w:proofErr w:type="spellStart"/>
      <w:r w:rsidRPr="00C67EFF">
        <w:t>Korsbakken</w:t>
      </w:r>
      <w:proofErr w:type="spellEnd"/>
      <w:r w:rsidRPr="00C67EFF">
        <w:t xml:space="preserve">, J. I.; </w:t>
      </w:r>
      <w:proofErr w:type="spellStart"/>
      <w:r w:rsidRPr="00C67EFF">
        <w:t>Landschützer</w:t>
      </w:r>
      <w:proofErr w:type="spellEnd"/>
      <w:r w:rsidRPr="00C67EFF">
        <w:t xml:space="preserve">, P.; </w:t>
      </w:r>
      <w:proofErr w:type="spellStart"/>
      <w:r w:rsidRPr="00C67EFF">
        <w:t>Lefèvre</w:t>
      </w:r>
      <w:proofErr w:type="spellEnd"/>
      <w:r w:rsidRPr="00C67EFF">
        <w:t xml:space="preserve">, N.; Lindsay, K.; Liu, J.; Liu, Z.; Marland, G.; </w:t>
      </w:r>
      <w:proofErr w:type="spellStart"/>
      <w:r w:rsidRPr="00C67EFF">
        <w:t>Mayot</w:t>
      </w:r>
      <w:proofErr w:type="spellEnd"/>
      <w:r w:rsidRPr="00C67EFF">
        <w:t xml:space="preserve">, N.; McGrath, M. J.; </w:t>
      </w:r>
      <w:proofErr w:type="spellStart"/>
      <w:r w:rsidRPr="00C67EFF">
        <w:t>Metzl</w:t>
      </w:r>
      <w:proofErr w:type="spellEnd"/>
      <w:r w:rsidRPr="00C67EFF">
        <w:t xml:space="preserve">, N.; </w:t>
      </w:r>
      <w:proofErr w:type="spellStart"/>
      <w:r w:rsidRPr="00C67EFF">
        <w:t>Monacci</w:t>
      </w:r>
      <w:proofErr w:type="spellEnd"/>
      <w:r w:rsidRPr="00C67EFF">
        <w:t xml:space="preserve">, N. M.; Munro, D. R.; </w:t>
      </w:r>
      <w:proofErr w:type="spellStart"/>
      <w:r w:rsidRPr="00C67EFF">
        <w:t>Nakaoka</w:t>
      </w:r>
      <w:proofErr w:type="spellEnd"/>
      <w:r w:rsidRPr="00C67EFF">
        <w:t xml:space="preserve">, S.-I.; </w:t>
      </w:r>
      <w:proofErr w:type="spellStart"/>
      <w:r w:rsidRPr="00C67EFF">
        <w:t>Niwa</w:t>
      </w:r>
      <w:proofErr w:type="spellEnd"/>
      <w:r w:rsidRPr="00C67EFF">
        <w:t xml:space="preserve">, Y.; O’Brien, K.; Ono, T.; Palmer, P. I.; Pan, N.; Pierrot, D.; Pocock, K.; Poulter, B.; </w:t>
      </w:r>
      <w:proofErr w:type="spellStart"/>
      <w:r w:rsidRPr="00C67EFF">
        <w:t>Resplandy</w:t>
      </w:r>
      <w:proofErr w:type="spellEnd"/>
      <w:r w:rsidRPr="00C67EFF">
        <w:t xml:space="preserve">, L.; Robertson, E.; </w:t>
      </w:r>
      <w:proofErr w:type="spellStart"/>
      <w:r w:rsidRPr="00C67EFF">
        <w:t>Rödenbeck</w:t>
      </w:r>
      <w:proofErr w:type="spellEnd"/>
      <w:r w:rsidRPr="00C67EFF">
        <w:t xml:space="preserve">, C.; Rodriguez, C.; </w:t>
      </w:r>
      <w:proofErr w:type="spellStart"/>
      <w:r w:rsidRPr="00C67EFF">
        <w:t>Rosan</w:t>
      </w:r>
      <w:proofErr w:type="spellEnd"/>
      <w:r w:rsidRPr="00C67EFF">
        <w:t xml:space="preserve">, T. M.; Schwinger, J.; </w:t>
      </w:r>
      <w:proofErr w:type="spellStart"/>
      <w:r w:rsidRPr="00C67EFF">
        <w:t>Séférian</w:t>
      </w:r>
      <w:proofErr w:type="spellEnd"/>
      <w:r w:rsidRPr="00C67EFF">
        <w:t xml:space="preserve">, R.; </w:t>
      </w:r>
      <w:proofErr w:type="spellStart"/>
      <w:r w:rsidRPr="00C67EFF">
        <w:t>Shutler</w:t>
      </w:r>
      <w:proofErr w:type="spellEnd"/>
      <w:r w:rsidRPr="00C67EFF">
        <w:t xml:space="preserve">, J. D.; </w:t>
      </w:r>
      <w:proofErr w:type="spellStart"/>
      <w:r w:rsidRPr="00C67EFF">
        <w:t>Skjelvan</w:t>
      </w:r>
      <w:proofErr w:type="spellEnd"/>
      <w:r w:rsidRPr="00C67EFF">
        <w:t xml:space="preserve">, I.; Steinhoff, T.; Sun, Q.; Sutton, A. J.; Sweeney, C.; Takao, S.; </w:t>
      </w:r>
      <w:proofErr w:type="spellStart"/>
      <w:r w:rsidRPr="00C67EFF">
        <w:t>Tanhua</w:t>
      </w:r>
      <w:proofErr w:type="spellEnd"/>
      <w:r w:rsidRPr="00C67EFF">
        <w:t xml:space="preserve">, T.; Tans, P. P.; Tian, X.; Tian, H.; Tilbrook, B.; </w:t>
      </w:r>
      <w:proofErr w:type="spellStart"/>
      <w:r w:rsidRPr="00C67EFF">
        <w:t>Tsujino</w:t>
      </w:r>
      <w:proofErr w:type="spellEnd"/>
      <w:r w:rsidRPr="00C67EFF">
        <w:t xml:space="preserve">, H.; </w:t>
      </w:r>
      <w:proofErr w:type="spellStart"/>
      <w:r w:rsidRPr="00C67EFF">
        <w:t>Tubiello</w:t>
      </w:r>
      <w:proofErr w:type="spellEnd"/>
      <w:r w:rsidRPr="00C67EFF">
        <w:t xml:space="preserve">, F.; Van Der Werf, G. R.; Walker, A. P.; </w:t>
      </w:r>
      <w:proofErr w:type="spellStart"/>
      <w:r w:rsidRPr="00C67EFF">
        <w:t>Wanninkhof</w:t>
      </w:r>
      <w:proofErr w:type="spellEnd"/>
      <w:r w:rsidRPr="00C67EFF">
        <w:t xml:space="preserve">, R.; Whitehead, C.; </w:t>
      </w:r>
      <w:proofErr w:type="spellStart"/>
      <w:r w:rsidRPr="00C67EFF">
        <w:t>Willstrand</w:t>
      </w:r>
      <w:proofErr w:type="spellEnd"/>
      <w:r w:rsidRPr="00C67EFF">
        <w:t xml:space="preserve"> </w:t>
      </w:r>
      <w:proofErr w:type="spellStart"/>
      <w:r w:rsidRPr="00C67EFF">
        <w:t>Wranne</w:t>
      </w:r>
      <w:proofErr w:type="spellEnd"/>
      <w:r w:rsidRPr="00C67EFF">
        <w:t xml:space="preserve">, A.; Wright, R.; Yuan, W.; Yue, C.; Yue, X.; </w:t>
      </w:r>
      <w:proofErr w:type="spellStart"/>
      <w:r w:rsidRPr="00C67EFF">
        <w:t>Zaehle</w:t>
      </w:r>
      <w:proofErr w:type="spellEnd"/>
      <w:r w:rsidRPr="00C67EFF">
        <w:t xml:space="preserve">, S.; Zeng, J.; Zheng, B. Global Carbon Budget 2022. </w:t>
      </w:r>
      <w:r w:rsidRPr="00C67EFF">
        <w:rPr>
          <w:i/>
          <w:iCs/>
        </w:rPr>
        <w:t>Earth Syst. Sci. Data</w:t>
      </w:r>
      <w:r w:rsidRPr="00C67EFF">
        <w:t xml:space="preserve"> </w:t>
      </w:r>
      <w:r w:rsidRPr="00C67EFF">
        <w:rPr>
          <w:b/>
          <w:bCs/>
        </w:rPr>
        <w:t>2022</w:t>
      </w:r>
      <w:r w:rsidRPr="00C67EFF">
        <w:t xml:space="preserve">, </w:t>
      </w:r>
      <w:r w:rsidRPr="00C67EFF">
        <w:rPr>
          <w:i/>
          <w:iCs/>
        </w:rPr>
        <w:t>14</w:t>
      </w:r>
      <w:r w:rsidRPr="00C67EFF">
        <w:t xml:space="preserve"> (11), 4811–4900. https://doi.org/10.5194/essd-14-4811-2022.</w:t>
      </w:r>
    </w:p>
    <w:p w14:paraId="3260E81F" w14:textId="77777777" w:rsidR="00C67EFF" w:rsidRPr="00C67EFF" w:rsidRDefault="00C67EFF" w:rsidP="00C67EFF">
      <w:pPr>
        <w:pStyle w:val="Bibliography"/>
      </w:pPr>
      <w:r w:rsidRPr="00C67EFF">
        <w:lastRenderedPageBreak/>
        <w:t>(10)</w:t>
      </w:r>
      <w:r w:rsidRPr="00C67EFF">
        <w:tab/>
        <w:t xml:space="preserve">Intergovernmental Panel </w:t>
      </w:r>
      <w:proofErr w:type="gramStart"/>
      <w:r w:rsidRPr="00C67EFF">
        <w:t>On</w:t>
      </w:r>
      <w:proofErr w:type="gramEnd"/>
      <w:r w:rsidRPr="00C67EFF">
        <w:t xml:space="preserve"> Climate Change (</w:t>
      </w:r>
      <w:proofErr w:type="spellStart"/>
      <w:r w:rsidRPr="00C67EFF">
        <w:t>Ipcc</w:t>
      </w:r>
      <w:proofErr w:type="spellEnd"/>
      <w:r w:rsidRPr="00C67EFF">
        <w:t xml:space="preserve">). </w:t>
      </w:r>
      <w:r w:rsidRPr="00C67EFF">
        <w:rPr>
          <w:i/>
          <w:iCs/>
        </w:rPr>
        <w:t>Climate Change 2022 – Impacts, Adaptation and Vulnerability: Working Group II Contribution to the Sixth Assessment Report of the Intergovernmental Panel on Climate Change</w:t>
      </w:r>
      <w:r w:rsidRPr="00C67EFF">
        <w:t>, 1st ed.; Cambridge University Press, 2023. https://doi.org/10.1017/9781009325844.</w:t>
      </w:r>
    </w:p>
    <w:p w14:paraId="4AB5C587" w14:textId="77777777" w:rsidR="00C67EFF" w:rsidRPr="00C67EFF" w:rsidRDefault="00C67EFF" w:rsidP="00C67EFF">
      <w:pPr>
        <w:pStyle w:val="Bibliography"/>
      </w:pPr>
      <w:r w:rsidRPr="00C67EFF">
        <w:t>(11)</w:t>
      </w:r>
      <w:r w:rsidRPr="00C67EFF">
        <w:tab/>
      </w:r>
      <w:proofErr w:type="spellStart"/>
      <w:r w:rsidRPr="00C67EFF">
        <w:t>Kulp</w:t>
      </w:r>
      <w:proofErr w:type="spellEnd"/>
      <w:r w:rsidRPr="00C67EFF">
        <w:t xml:space="preserve">, S. A.; Strauss, B. H. New Elevation Data Triple Estimates of Global Vulnerability to Sea-Level Rise and Coastal Flooding. </w:t>
      </w:r>
      <w:r w:rsidRPr="00C67EFF">
        <w:rPr>
          <w:i/>
          <w:iCs/>
        </w:rPr>
        <w:t xml:space="preserve">Nat. </w:t>
      </w:r>
      <w:proofErr w:type="spellStart"/>
      <w:r w:rsidRPr="00C67EFF">
        <w:rPr>
          <w:i/>
          <w:iCs/>
        </w:rPr>
        <w:t>Commun</w:t>
      </w:r>
      <w:proofErr w:type="spellEnd"/>
      <w:r w:rsidRPr="00C67EFF">
        <w:rPr>
          <w:i/>
          <w:iCs/>
        </w:rPr>
        <w:t>.</w:t>
      </w:r>
      <w:r w:rsidRPr="00C67EFF">
        <w:t xml:space="preserve"> </w:t>
      </w:r>
      <w:r w:rsidRPr="00C67EFF">
        <w:rPr>
          <w:b/>
          <w:bCs/>
        </w:rPr>
        <w:t>2019</w:t>
      </w:r>
      <w:r w:rsidRPr="00C67EFF">
        <w:t xml:space="preserve">, </w:t>
      </w:r>
      <w:r w:rsidRPr="00C67EFF">
        <w:rPr>
          <w:i/>
          <w:iCs/>
        </w:rPr>
        <w:t>10</w:t>
      </w:r>
      <w:r w:rsidRPr="00C67EFF">
        <w:t xml:space="preserve"> (1), 4844. https://doi.org/10.1038/s41467-019-12808-z.</w:t>
      </w:r>
    </w:p>
    <w:p w14:paraId="3A67A4D5" w14:textId="77777777" w:rsidR="00C67EFF" w:rsidRPr="00C67EFF" w:rsidRDefault="00C67EFF" w:rsidP="00C67EFF">
      <w:pPr>
        <w:pStyle w:val="Bibliography"/>
      </w:pPr>
      <w:r w:rsidRPr="00C67EFF">
        <w:t>(12)</w:t>
      </w:r>
      <w:r w:rsidRPr="00C67EFF">
        <w:tab/>
        <w:t xml:space="preserve">CSSR 2017. </w:t>
      </w:r>
      <w:r w:rsidRPr="00C67EFF">
        <w:rPr>
          <w:i/>
          <w:iCs/>
        </w:rPr>
        <w:t xml:space="preserve">USGCRP 2017 </w:t>
      </w:r>
      <w:proofErr w:type="spellStart"/>
      <w:r w:rsidRPr="00C67EFF">
        <w:rPr>
          <w:i/>
          <w:iCs/>
        </w:rPr>
        <w:t>Clim</w:t>
      </w:r>
      <w:proofErr w:type="spellEnd"/>
      <w:r w:rsidRPr="00C67EFF">
        <w:rPr>
          <w:i/>
          <w:iCs/>
        </w:rPr>
        <w:t xml:space="preserve">. Sci. Spec. Rep. Fourth Natl. </w:t>
      </w:r>
      <w:proofErr w:type="spellStart"/>
      <w:r w:rsidRPr="00C67EFF">
        <w:rPr>
          <w:i/>
          <w:iCs/>
        </w:rPr>
        <w:t>Clim</w:t>
      </w:r>
      <w:proofErr w:type="spellEnd"/>
      <w:r w:rsidRPr="00C67EFF">
        <w:rPr>
          <w:i/>
          <w:iCs/>
        </w:rPr>
        <w:t xml:space="preserve">. Assess. Vol. </w:t>
      </w:r>
      <w:proofErr w:type="spellStart"/>
      <w:r w:rsidRPr="00C67EFF">
        <w:rPr>
          <w:i/>
          <w:iCs/>
        </w:rPr>
        <w:t>Wuebbles</w:t>
      </w:r>
      <w:proofErr w:type="spellEnd"/>
      <w:r w:rsidRPr="00C67EFF">
        <w:rPr>
          <w:i/>
          <w:iCs/>
        </w:rPr>
        <w:t xml:space="preserve"> DJ DW Fahey KA Hibbard DJ Dokken BC Stewart TK </w:t>
      </w:r>
      <w:proofErr w:type="spellStart"/>
      <w:r w:rsidRPr="00C67EFF">
        <w:rPr>
          <w:i/>
          <w:iCs/>
        </w:rPr>
        <w:t>Maycock</w:t>
      </w:r>
      <w:proofErr w:type="spellEnd"/>
      <w:r w:rsidRPr="00C67EFF">
        <w:rPr>
          <w:i/>
          <w:iCs/>
        </w:rPr>
        <w:t xml:space="preserve"> Eds US Glob. Change Res. Program Wash. DC USA 470 Pp</w:t>
      </w:r>
      <w:r w:rsidRPr="00C67EFF">
        <w:t>.</w:t>
      </w:r>
    </w:p>
    <w:p w14:paraId="352B6296" w14:textId="77777777" w:rsidR="00C67EFF" w:rsidRPr="00C67EFF" w:rsidRDefault="00C67EFF" w:rsidP="00C67EFF">
      <w:pPr>
        <w:pStyle w:val="Bibliography"/>
      </w:pPr>
      <w:r w:rsidRPr="00C67EFF">
        <w:t>(13)</w:t>
      </w:r>
      <w:r w:rsidRPr="00C67EFF">
        <w:tab/>
      </w:r>
      <w:proofErr w:type="spellStart"/>
      <w:r w:rsidRPr="00C67EFF">
        <w:t>Glenk</w:t>
      </w:r>
      <w:proofErr w:type="spellEnd"/>
      <w:r w:rsidRPr="00C67EFF">
        <w:t xml:space="preserve">, G.; </w:t>
      </w:r>
      <w:proofErr w:type="spellStart"/>
      <w:r w:rsidRPr="00C67EFF">
        <w:t>Reichelstein</w:t>
      </w:r>
      <w:proofErr w:type="spellEnd"/>
      <w:r w:rsidRPr="00C67EFF">
        <w:t xml:space="preserve">, S. Reversible Power-to-Gas Systems for Energy Conversion and Storage. </w:t>
      </w:r>
      <w:r w:rsidRPr="00C67EFF">
        <w:rPr>
          <w:i/>
          <w:iCs/>
        </w:rPr>
        <w:t xml:space="preserve">Nat. </w:t>
      </w:r>
      <w:proofErr w:type="spellStart"/>
      <w:r w:rsidRPr="00C67EFF">
        <w:rPr>
          <w:i/>
          <w:iCs/>
        </w:rPr>
        <w:t>Commun</w:t>
      </w:r>
      <w:proofErr w:type="spellEnd"/>
      <w:r w:rsidRPr="00C67EFF">
        <w:rPr>
          <w:i/>
          <w:iCs/>
        </w:rPr>
        <w:t>.</w:t>
      </w:r>
      <w:r w:rsidRPr="00C67EFF">
        <w:t xml:space="preserve"> </w:t>
      </w:r>
      <w:r w:rsidRPr="00C67EFF">
        <w:rPr>
          <w:b/>
          <w:bCs/>
        </w:rPr>
        <w:t>2022</w:t>
      </w:r>
      <w:r w:rsidRPr="00C67EFF">
        <w:t xml:space="preserve">, </w:t>
      </w:r>
      <w:r w:rsidRPr="00C67EFF">
        <w:rPr>
          <w:i/>
          <w:iCs/>
        </w:rPr>
        <w:t>13</w:t>
      </w:r>
      <w:r w:rsidRPr="00C67EFF">
        <w:t xml:space="preserve"> (1), 2010. https://doi.org/10.1038/s41467-022-29520-0.</w:t>
      </w:r>
    </w:p>
    <w:p w14:paraId="5C71DAD9" w14:textId="77777777" w:rsidR="00C67EFF" w:rsidRPr="00C67EFF" w:rsidRDefault="00C67EFF" w:rsidP="00C67EFF">
      <w:pPr>
        <w:pStyle w:val="Bibliography"/>
      </w:pPr>
      <w:r w:rsidRPr="00C67EFF">
        <w:t>(14)</w:t>
      </w:r>
      <w:r w:rsidRPr="00C67EFF">
        <w:tab/>
        <w:t xml:space="preserve">Ma, Z.; Legrand, U.; </w:t>
      </w:r>
      <w:proofErr w:type="spellStart"/>
      <w:r w:rsidRPr="00C67EFF">
        <w:t>Pahija</w:t>
      </w:r>
      <w:proofErr w:type="spellEnd"/>
      <w:r w:rsidRPr="00C67EFF">
        <w:t xml:space="preserve">, E.; Tavares, J. R.; </w:t>
      </w:r>
      <w:proofErr w:type="spellStart"/>
      <w:r w:rsidRPr="00C67EFF">
        <w:t>Boffito</w:t>
      </w:r>
      <w:proofErr w:type="spellEnd"/>
      <w:r w:rsidRPr="00C67EFF">
        <w:t xml:space="preserve">, D. C. From CO </w:t>
      </w:r>
      <w:r w:rsidRPr="00C67EFF">
        <w:rPr>
          <w:vertAlign w:val="subscript"/>
        </w:rPr>
        <w:t>2</w:t>
      </w:r>
      <w:r w:rsidRPr="00C67EFF">
        <w:t xml:space="preserve"> to Formic Acid Fuel Cells. </w:t>
      </w:r>
      <w:r w:rsidRPr="00C67EFF">
        <w:rPr>
          <w:i/>
          <w:iCs/>
        </w:rPr>
        <w:t>Ind. Eng. Chem. Res.</w:t>
      </w:r>
      <w:r w:rsidRPr="00C67EFF">
        <w:t xml:space="preserve"> </w:t>
      </w:r>
      <w:r w:rsidRPr="00C67EFF">
        <w:rPr>
          <w:b/>
          <w:bCs/>
        </w:rPr>
        <w:t>2021</w:t>
      </w:r>
      <w:r w:rsidRPr="00C67EFF">
        <w:t xml:space="preserve">, </w:t>
      </w:r>
      <w:r w:rsidRPr="00C67EFF">
        <w:rPr>
          <w:i/>
          <w:iCs/>
        </w:rPr>
        <w:t>60</w:t>
      </w:r>
      <w:r w:rsidRPr="00C67EFF">
        <w:t xml:space="preserve"> (2), 803–815. https://doi.org/10.1021/acs.iecr.0c04711.</w:t>
      </w:r>
    </w:p>
    <w:p w14:paraId="16E5A62E" w14:textId="77777777" w:rsidR="00C67EFF" w:rsidRPr="00C67EFF" w:rsidRDefault="00C67EFF" w:rsidP="00C67EFF">
      <w:pPr>
        <w:pStyle w:val="Bibliography"/>
      </w:pPr>
      <w:r w:rsidRPr="00C67EFF">
        <w:t>(15)</w:t>
      </w:r>
      <w:r w:rsidRPr="00C67EFF">
        <w:tab/>
      </w:r>
      <w:proofErr w:type="spellStart"/>
      <w:r w:rsidRPr="00C67EFF">
        <w:t>Carrette</w:t>
      </w:r>
      <w:proofErr w:type="spellEnd"/>
      <w:r w:rsidRPr="00C67EFF">
        <w:t xml:space="preserve">, L.; Friedrich, K. A.; Stimming, U. Fuel Cells ± Fundamentals and Applications. </w:t>
      </w:r>
      <w:r w:rsidRPr="00C67EFF">
        <w:rPr>
          <w:i/>
          <w:iCs/>
        </w:rPr>
        <w:t>FUEL CELLS</w:t>
      </w:r>
      <w:r w:rsidRPr="00C67EFF">
        <w:t xml:space="preserve"> </w:t>
      </w:r>
      <w:r w:rsidRPr="00C67EFF">
        <w:rPr>
          <w:b/>
          <w:bCs/>
        </w:rPr>
        <w:t>2001</w:t>
      </w:r>
      <w:r w:rsidRPr="00C67EFF">
        <w:t>, No. 1.</w:t>
      </w:r>
    </w:p>
    <w:p w14:paraId="0324E30B" w14:textId="77777777" w:rsidR="00C67EFF" w:rsidRPr="00C67EFF" w:rsidRDefault="00C67EFF" w:rsidP="00C67EFF">
      <w:pPr>
        <w:pStyle w:val="Bibliography"/>
      </w:pPr>
      <w:r w:rsidRPr="00C67EFF">
        <w:t>(16)</w:t>
      </w:r>
      <w:r w:rsidRPr="00C67EFF">
        <w:tab/>
      </w:r>
      <w:proofErr w:type="spellStart"/>
      <w:r w:rsidRPr="00C67EFF">
        <w:t>Laraminie</w:t>
      </w:r>
      <w:proofErr w:type="spellEnd"/>
      <w:r w:rsidRPr="00C67EFF">
        <w:t>, J. and A. Dicks, Fuel Cell Systems Explained. 2003, West Sussex, England. John Wiley &amp; Sons, Inc.</w:t>
      </w:r>
    </w:p>
    <w:p w14:paraId="3926D68B" w14:textId="77777777" w:rsidR="00C67EFF" w:rsidRPr="00C67EFF" w:rsidRDefault="00C67EFF" w:rsidP="00C67EFF">
      <w:pPr>
        <w:pStyle w:val="Bibliography"/>
      </w:pPr>
      <w:r w:rsidRPr="00C67EFF">
        <w:t>(17)</w:t>
      </w:r>
      <w:r w:rsidRPr="00C67EFF">
        <w:tab/>
        <w:t xml:space="preserve">Eppinger, J.; Huang, K.-W. Formic Acid as a Hydrogen Energy Carrier. </w:t>
      </w:r>
      <w:r w:rsidRPr="00C67EFF">
        <w:rPr>
          <w:i/>
          <w:iCs/>
        </w:rPr>
        <w:t>ACS Energy Lett.</w:t>
      </w:r>
      <w:r w:rsidRPr="00C67EFF">
        <w:t xml:space="preserve"> </w:t>
      </w:r>
      <w:r w:rsidRPr="00C67EFF">
        <w:rPr>
          <w:b/>
          <w:bCs/>
        </w:rPr>
        <w:t>2017</w:t>
      </w:r>
      <w:r w:rsidRPr="00C67EFF">
        <w:t xml:space="preserve">, </w:t>
      </w:r>
      <w:r w:rsidRPr="00C67EFF">
        <w:rPr>
          <w:i/>
          <w:iCs/>
        </w:rPr>
        <w:t>2</w:t>
      </w:r>
      <w:r w:rsidRPr="00C67EFF">
        <w:t xml:space="preserve"> (1), 188–195. https://doi.org/10.1021/acsenergylett.6b00574.</w:t>
      </w:r>
    </w:p>
    <w:p w14:paraId="22015928" w14:textId="77777777" w:rsidR="00C67EFF" w:rsidRPr="00C67EFF" w:rsidRDefault="00C67EFF" w:rsidP="00C67EFF">
      <w:pPr>
        <w:pStyle w:val="Bibliography"/>
      </w:pPr>
      <w:r w:rsidRPr="00C67EFF">
        <w:t>(18)</w:t>
      </w:r>
      <w:r w:rsidRPr="00C67EFF">
        <w:tab/>
        <w:t xml:space="preserve">Bagger, A.; Jensen, K. D.; </w:t>
      </w:r>
      <w:proofErr w:type="spellStart"/>
      <w:r w:rsidRPr="00C67EFF">
        <w:t>Rashedi</w:t>
      </w:r>
      <w:proofErr w:type="spellEnd"/>
      <w:r w:rsidRPr="00C67EFF">
        <w:t>, M.; Luo, R.; Du, J.; Zhang, D.; Pereira, I. J.; Escudero-</w:t>
      </w:r>
      <w:proofErr w:type="spellStart"/>
      <w:r w:rsidRPr="00C67EFF">
        <w:t>Escribano</w:t>
      </w:r>
      <w:proofErr w:type="spellEnd"/>
      <w:r w:rsidRPr="00C67EFF">
        <w:t xml:space="preserve">, M.; </w:t>
      </w:r>
      <w:proofErr w:type="spellStart"/>
      <w:r w:rsidRPr="00C67EFF">
        <w:t>Arenz</w:t>
      </w:r>
      <w:proofErr w:type="spellEnd"/>
      <w:r w:rsidRPr="00C67EFF">
        <w:t xml:space="preserve">, M.; Rossmeisl, J. Correlations between Experiments and Simulations for Formic Acid Oxidation. </w:t>
      </w:r>
      <w:r w:rsidRPr="00C67EFF">
        <w:rPr>
          <w:i/>
          <w:iCs/>
        </w:rPr>
        <w:t>Chem. Sci.</w:t>
      </w:r>
      <w:r w:rsidRPr="00C67EFF">
        <w:t xml:space="preserve"> </w:t>
      </w:r>
      <w:r w:rsidRPr="00C67EFF">
        <w:rPr>
          <w:b/>
          <w:bCs/>
        </w:rPr>
        <w:t>2022</w:t>
      </w:r>
      <w:r w:rsidRPr="00C67EFF">
        <w:t xml:space="preserve">, </w:t>
      </w:r>
      <w:r w:rsidRPr="00C67EFF">
        <w:rPr>
          <w:i/>
          <w:iCs/>
        </w:rPr>
        <w:t>13</w:t>
      </w:r>
      <w:r w:rsidRPr="00C67EFF">
        <w:t xml:space="preserve"> (45), 13409–13417. https://doi.org/10.1039/D2SC05160E.</w:t>
      </w:r>
    </w:p>
    <w:p w14:paraId="28C62907" w14:textId="77777777" w:rsidR="00C67EFF" w:rsidRPr="00C67EFF" w:rsidRDefault="00C67EFF" w:rsidP="00C67EFF">
      <w:pPr>
        <w:pStyle w:val="Bibliography"/>
      </w:pPr>
      <w:r w:rsidRPr="00C67EFF">
        <w:t>(19)</w:t>
      </w:r>
      <w:r w:rsidRPr="00C67EFF">
        <w:tab/>
      </w:r>
      <w:proofErr w:type="spellStart"/>
      <w:r w:rsidRPr="00C67EFF">
        <w:t>Linstrom</w:t>
      </w:r>
      <w:proofErr w:type="spellEnd"/>
      <w:r w:rsidRPr="00C67EFF">
        <w:t xml:space="preserve">, P. NIST Chemistry </w:t>
      </w:r>
      <w:proofErr w:type="spellStart"/>
      <w:r w:rsidRPr="00C67EFF">
        <w:t>WebBook</w:t>
      </w:r>
      <w:proofErr w:type="spellEnd"/>
      <w:r w:rsidRPr="00C67EFF">
        <w:t>, NIST Standard Reference Database 69, 1997. https://doi.org/10.18434/T4D303.</w:t>
      </w:r>
    </w:p>
    <w:p w14:paraId="5520AEAF" w14:textId="77777777" w:rsidR="00C67EFF" w:rsidRPr="00C67EFF" w:rsidRDefault="00C67EFF" w:rsidP="00C67EFF">
      <w:pPr>
        <w:pStyle w:val="Bibliography"/>
      </w:pPr>
      <w:r w:rsidRPr="00C67EFF">
        <w:t>(20)</w:t>
      </w:r>
      <w:r w:rsidRPr="00C67EFF">
        <w:tab/>
        <w:t xml:space="preserve">Al-Akraa, I. M.; </w:t>
      </w:r>
      <w:proofErr w:type="spellStart"/>
      <w:r w:rsidRPr="00C67EFF">
        <w:t>Asal</w:t>
      </w:r>
      <w:proofErr w:type="spellEnd"/>
      <w:r w:rsidRPr="00C67EFF">
        <w:t xml:space="preserve">, Y. M.; Darwish, S. A. A Simple and Effective Way to Overcome Carbon Monoxide Poisoning of Platinum Surfaces in Direct Formic Acid Fuel Cells. </w:t>
      </w:r>
      <w:r w:rsidRPr="00C67EFF">
        <w:rPr>
          <w:i/>
          <w:iCs/>
        </w:rPr>
        <w:t xml:space="preserve">Int. J. </w:t>
      </w:r>
      <w:proofErr w:type="spellStart"/>
      <w:r w:rsidRPr="00C67EFF">
        <w:rPr>
          <w:i/>
          <w:iCs/>
        </w:rPr>
        <w:t>Electrochem</w:t>
      </w:r>
      <w:proofErr w:type="spellEnd"/>
      <w:r w:rsidRPr="00C67EFF">
        <w:rPr>
          <w:i/>
          <w:iCs/>
        </w:rPr>
        <w:t>. Sci.</w:t>
      </w:r>
      <w:r w:rsidRPr="00C67EFF">
        <w:t xml:space="preserve"> </w:t>
      </w:r>
      <w:r w:rsidRPr="00C67EFF">
        <w:rPr>
          <w:b/>
          <w:bCs/>
        </w:rPr>
        <w:t>2019</w:t>
      </w:r>
      <w:r w:rsidRPr="00C67EFF">
        <w:t xml:space="preserve">, </w:t>
      </w:r>
      <w:r w:rsidRPr="00C67EFF">
        <w:rPr>
          <w:i/>
          <w:iCs/>
        </w:rPr>
        <w:t>14</w:t>
      </w:r>
      <w:r w:rsidRPr="00C67EFF">
        <w:t xml:space="preserve"> (8), 8267–8275. https://doi.org/10.20964/2019.08.100.</w:t>
      </w:r>
    </w:p>
    <w:p w14:paraId="61DA51CE" w14:textId="77777777" w:rsidR="00C67EFF" w:rsidRPr="00C67EFF" w:rsidRDefault="00C67EFF" w:rsidP="00C67EFF">
      <w:pPr>
        <w:pStyle w:val="Bibliography"/>
      </w:pPr>
      <w:r w:rsidRPr="00C67EFF">
        <w:t>(21)</w:t>
      </w:r>
      <w:r w:rsidRPr="00C67EFF">
        <w:tab/>
        <w:t xml:space="preserve">Ortiz-Ortega, E.; Carrera-Cerritos, R.; </w:t>
      </w:r>
      <w:proofErr w:type="spellStart"/>
      <w:r w:rsidRPr="00C67EFF">
        <w:t>Arjona</w:t>
      </w:r>
      <w:proofErr w:type="spellEnd"/>
      <w:r w:rsidRPr="00C67EFF">
        <w:t>, N.; Guerra-</w:t>
      </w:r>
      <w:proofErr w:type="spellStart"/>
      <w:r w:rsidRPr="00C67EFF">
        <w:t>Balcázar</w:t>
      </w:r>
      <w:proofErr w:type="spellEnd"/>
      <w:r w:rsidRPr="00C67EFF">
        <w:t>, M.; Cuevas-</w:t>
      </w:r>
      <w:proofErr w:type="spellStart"/>
      <w:r w:rsidRPr="00C67EFF">
        <w:t>Muñiz</w:t>
      </w:r>
      <w:proofErr w:type="spellEnd"/>
      <w:r w:rsidRPr="00C67EFF">
        <w:t xml:space="preserve">, F. M.; Arriaga, L. G.; Ledesma-García, J. Pd Nanostructures with High Tolerance to CO Poisoning in the Formic Acid Electrooxidation Reaction. </w:t>
      </w:r>
      <w:r w:rsidRPr="00C67EFF">
        <w:rPr>
          <w:i/>
          <w:iCs/>
        </w:rPr>
        <w:t>Procedia Chem.</w:t>
      </w:r>
      <w:r w:rsidRPr="00C67EFF">
        <w:t xml:space="preserve"> </w:t>
      </w:r>
      <w:r w:rsidRPr="00C67EFF">
        <w:rPr>
          <w:b/>
          <w:bCs/>
        </w:rPr>
        <w:t>2014</w:t>
      </w:r>
      <w:r w:rsidRPr="00C67EFF">
        <w:t xml:space="preserve">, </w:t>
      </w:r>
      <w:r w:rsidRPr="00C67EFF">
        <w:rPr>
          <w:i/>
          <w:iCs/>
        </w:rPr>
        <w:t>12</w:t>
      </w:r>
      <w:r w:rsidRPr="00C67EFF">
        <w:t>, 9–18. https://doi.org/10.1016/j.proche.2014.12.035.</w:t>
      </w:r>
    </w:p>
    <w:p w14:paraId="0F812AB3" w14:textId="77777777" w:rsidR="00C67EFF" w:rsidRPr="00C67EFF" w:rsidRDefault="00C67EFF" w:rsidP="00C67EFF">
      <w:pPr>
        <w:pStyle w:val="Bibliography"/>
      </w:pPr>
      <w:r w:rsidRPr="00C67EFF">
        <w:t>(22)</w:t>
      </w:r>
      <w:r w:rsidRPr="00C67EFF">
        <w:tab/>
        <w:t xml:space="preserve">Zhong, W.; Zhang, D. New Insight into the CO Formation Mechanism during Formic Acid Oxidation on Pt(111). </w:t>
      </w:r>
      <w:proofErr w:type="spellStart"/>
      <w:r w:rsidRPr="00C67EFF">
        <w:rPr>
          <w:i/>
          <w:iCs/>
        </w:rPr>
        <w:t>Catal</w:t>
      </w:r>
      <w:proofErr w:type="spellEnd"/>
      <w:r w:rsidRPr="00C67EFF">
        <w:rPr>
          <w:i/>
          <w:iCs/>
        </w:rPr>
        <w:t xml:space="preserve">. </w:t>
      </w:r>
      <w:proofErr w:type="spellStart"/>
      <w:r w:rsidRPr="00C67EFF">
        <w:rPr>
          <w:i/>
          <w:iCs/>
        </w:rPr>
        <w:t>Commun</w:t>
      </w:r>
      <w:proofErr w:type="spellEnd"/>
      <w:r w:rsidRPr="00C67EFF">
        <w:rPr>
          <w:i/>
          <w:iCs/>
        </w:rPr>
        <w:t>.</w:t>
      </w:r>
      <w:r w:rsidRPr="00C67EFF">
        <w:t xml:space="preserve"> </w:t>
      </w:r>
      <w:r w:rsidRPr="00C67EFF">
        <w:rPr>
          <w:b/>
          <w:bCs/>
        </w:rPr>
        <w:t>2012</w:t>
      </w:r>
      <w:r w:rsidRPr="00C67EFF">
        <w:t xml:space="preserve">, </w:t>
      </w:r>
      <w:r w:rsidRPr="00C67EFF">
        <w:rPr>
          <w:i/>
          <w:iCs/>
        </w:rPr>
        <w:t>29</w:t>
      </w:r>
      <w:r w:rsidRPr="00C67EFF">
        <w:t>, 82–86. https://doi.org/10.1016/j.catcom.2012.09.002.</w:t>
      </w:r>
    </w:p>
    <w:p w14:paraId="694FC6DA" w14:textId="77777777" w:rsidR="00C67EFF" w:rsidRPr="00C67EFF" w:rsidRDefault="00C67EFF" w:rsidP="00C67EFF">
      <w:pPr>
        <w:pStyle w:val="Bibliography"/>
      </w:pPr>
      <w:r w:rsidRPr="00C67EFF">
        <w:t>(23)</w:t>
      </w:r>
      <w:r w:rsidRPr="00C67EFF">
        <w:tab/>
      </w:r>
      <w:proofErr w:type="spellStart"/>
      <w:r w:rsidRPr="00C67EFF">
        <w:t>Ooka</w:t>
      </w:r>
      <w:proofErr w:type="spellEnd"/>
      <w:r w:rsidRPr="00C67EFF">
        <w:t xml:space="preserve">, H.; Huang, J.; Exner, K. S. The Sabatier Principle in Electrocatalysis: Basics, Limitations, and Extensions. </w:t>
      </w:r>
      <w:r w:rsidRPr="00C67EFF">
        <w:rPr>
          <w:i/>
          <w:iCs/>
        </w:rPr>
        <w:t>Front. Energy Res.</w:t>
      </w:r>
      <w:r w:rsidRPr="00C67EFF">
        <w:t xml:space="preserve"> </w:t>
      </w:r>
      <w:r w:rsidRPr="00C67EFF">
        <w:rPr>
          <w:b/>
          <w:bCs/>
        </w:rPr>
        <w:t>2021</w:t>
      </w:r>
      <w:r w:rsidRPr="00C67EFF">
        <w:t xml:space="preserve">, </w:t>
      </w:r>
      <w:r w:rsidRPr="00C67EFF">
        <w:rPr>
          <w:i/>
          <w:iCs/>
        </w:rPr>
        <w:t>9</w:t>
      </w:r>
      <w:r w:rsidRPr="00C67EFF">
        <w:t>, 654460. https://doi.org/10.3389/fenrg.2021.654460.</w:t>
      </w:r>
    </w:p>
    <w:p w14:paraId="348C9162" w14:textId="77777777" w:rsidR="00C67EFF" w:rsidRPr="00C67EFF" w:rsidRDefault="00C67EFF" w:rsidP="00C67EFF">
      <w:pPr>
        <w:pStyle w:val="Bibliography"/>
      </w:pPr>
      <w:r w:rsidRPr="00C67EFF">
        <w:t>(24)</w:t>
      </w:r>
      <w:r w:rsidRPr="00C67EFF">
        <w:tab/>
      </w:r>
      <w:r w:rsidRPr="00C67EFF">
        <w:rPr>
          <w:i/>
          <w:iCs/>
        </w:rPr>
        <w:t>The IUPAC Compendium of Chemical Terminology: The Gold Book</w:t>
      </w:r>
      <w:r w:rsidRPr="00C67EFF">
        <w:t>, 4th ed.; Gold, V., Ed.; International Union of Pure and Applied Chemistry (IUPAC): Research Triangle Park, NC, 2019. https://doi.org/10.1351/goldbook.</w:t>
      </w:r>
    </w:p>
    <w:p w14:paraId="0FB21D91" w14:textId="77777777" w:rsidR="00C67EFF" w:rsidRPr="00C67EFF" w:rsidRDefault="00C67EFF" w:rsidP="00C67EFF">
      <w:pPr>
        <w:pStyle w:val="Bibliography"/>
      </w:pPr>
      <w:r w:rsidRPr="00C67EFF">
        <w:t>(25)</w:t>
      </w:r>
      <w:r w:rsidRPr="00C67EFF">
        <w:tab/>
        <w:t xml:space="preserve">Chan, K.; Tsai, C.; Hansen, H. A.; </w:t>
      </w:r>
      <w:proofErr w:type="spellStart"/>
      <w:r w:rsidRPr="00C67EFF">
        <w:t>Nørskov</w:t>
      </w:r>
      <w:proofErr w:type="spellEnd"/>
      <w:r w:rsidRPr="00C67EFF">
        <w:t xml:space="preserve">, J. K. Molybdenum </w:t>
      </w:r>
      <w:proofErr w:type="spellStart"/>
      <w:r w:rsidRPr="00C67EFF">
        <w:t>Sulfides</w:t>
      </w:r>
      <w:proofErr w:type="spellEnd"/>
      <w:r w:rsidRPr="00C67EFF">
        <w:t xml:space="preserve"> and Selenides as Possible Electrocatalysts for CO </w:t>
      </w:r>
      <w:r w:rsidRPr="00C67EFF">
        <w:rPr>
          <w:vertAlign w:val="subscript"/>
        </w:rPr>
        <w:t>2</w:t>
      </w:r>
      <w:r w:rsidRPr="00C67EFF">
        <w:t xml:space="preserve"> Reduction. </w:t>
      </w:r>
      <w:proofErr w:type="spellStart"/>
      <w:r w:rsidRPr="00C67EFF">
        <w:rPr>
          <w:i/>
          <w:iCs/>
        </w:rPr>
        <w:t>ChemCatChem</w:t>
      </w:r>
      <w:proofErr w:type="spellEnd"/>
      <w:r w:rsidRPr="00C67EFF">
        <w:t xml:space="preserve"> </w:t>
      </w:r>
      <w:r w:rsidRPr="00C67EFF">
        <w:rPr>
          <w:b/>
          <w:bCs/>
        </w:rPr>
        <w:t>2014</w:t>
      </w:r>
      <w:r w:rsidRPr="00C67EFF">
        <w:t xml:space="preserve">, </w:t>
      </w:r>
      <w:r w:rsidRPr="00C67EFF">
        <w:rPr>
          <w:i/>
          <w:iCs/>
        </w:rPr>
        <w:t>6</w:t>
      </w:r>
      <w:r w:rsidRPr="00C67EFF">
        <w:t xml:space="preserve"> (7), 1899–1905. https://doi.org/10.1002/cctc.201402128.</w:t>
      </w:r>
    </w:p>
    <w:p w14:paraId="3F2509A9" w14:textId="77777777" w:rsidR="00C67EFF" w:rsidRPr="00C67EFF" w:rsidRDefault="00C67EFF" w:rsidP="00C67EFF">
      <w:pPr>
        <w:pStyle w:val="Bibliography"/>
      </w:pPr>
      <w:r w:rsidRPr="00C67EFF">
        <w:t>(26)</w:t>
      </w:r>
      <w:r w:rsidRPr="00C67EFF">
        <w:tab/>
        <w:t xml:space="preserve">Atkins, P. W.; De Paula, J.; Keeler, J. </w:t>
      </w:r>
      <w:r w:rsidRPr="00C67EFF">
        <w:rPr>
          <w:i/>
          <w:iCs/>
        </w:rPr>
        <w:t>Atkins’ Physical Chemistry</w:t>
      </w:r>
      <w:r w:rsidRPr="00C67EFF">
        <w:t>, Twelfth edition.; Oxford University Press: New York, NY, 2023.</w:t>
      </w:r>
    </w:p>
    <w:p w14:paraId="0AF064E6" w14:textId="77777777" w:rsidR="00C67EFF" w:rsidRPr="00C67EFF" w:rsidRDefault="00C67EFF" w:rsidP="00C67EFF">
      <w:pPr>
        <w:pStyle w:val="Bibliography"/>
      </w:pPr>
      <w:r w:rsidRPr="00C67EFF">
        <w:lastRenderedPageBreak/>
        <w:t>(27)</w:t>
      </w:r>
      <w:r w:rsidRPr="00C67EFF">
        <w:tab/>
        <w:t>Gibbs, J. W. Gibbs, Josiah Willard. “On the Equilibrium of Heterogeneous Substances.” (1879): 300-320.</w:t>
      </w:r>
    </w:p>
    <w:p w14:paraId="435B907D" w14:textId="77777777" w:rsidR="00C67EFF" w:rsidRPr="00C67EFF" w:rsidRDefault="00C67EFF" w:rsidP="00C67EFF">
      <w:pPr>
        <w:pStyle w:val="Bibliography"/>
      </w:pPr>
      <w:r w:rsidRPr="00C67EFF">
        <w:t>(28)</w:t>
      </w:r>
      <w:r w:rsidRPr="00C67EFF">
        <w:tab/>
        <w:t xml:space="preserve">Yeh, J.-W.; Chen, S.-K.; Lin, S.-J.; Gan, J.-Y.; Chin, T.-S.; Shun, T.-T.; </w:t>
      </w:r>
      <w:proofErr w:type="spellStart"/>
      <w:r w:rsidRPr="00C67EFF">
        <w:t>Tsau</w:t>
      </w:r>
      <w:proofErr w:type="spellEnd"/>
      <w:r w:rsidRPr="00C67EFF">
        <w:t xml:space="preserve">, C.-H.; Chang, S.-Y. Nanostructured High-Entropy Alloys with Multiple Principal Elements: Novel Alloy Design Concepts and Outcomes. </w:t>
      </w:r>
      <w:r w:rsidRPr="00C67EFF">
        <w:rPr>
          <w:i/>
          <w:iCs/>
        </w:rPr>
        <w:t>Adv. Eng. Mater.</w:t>
      </w:r>
      <w:r w:rsidRPr="00C67EFF">
        <w:t xml:space="preserve"> </w:t>
      </w:r>
      <w:r w:rsidRPr="00C67EFF">
        <w:rPr>
          <w:b/>
          <w:bCs/>
        </w:rPr>
        <w:t>2004</w:t>
      </w:r>
      <w:r w:rsidRPr="00C67EFF">
        <w:t xml:space="preserve">, </w:t>
      </w:r>
      <w:r w:rsidRPr="00C67EFF">
        <w:rPr>
          <w:i/>
          <w:iCs/>
        </w:rPr>
        <w:t>6</w:t>
      </w:r>
      <w:r w:rsidRPr="00C67EFF">
        <w:t xml:space="preserve"> (5), 299–303. https://doi.org/10.1002/adem.200300567.</w:t>
      </w:r>
    </w:p>
    <w:p w14:paraId="2AC2E972" w14:textId="77777777" w:rsidR="00C67EFF" w:rsidRPr="00C67EFF" w:rsidRDefault="00C67EFF" w:rsidP="00C67EFF">
      <w:pPr>
        <w:pStyle w:val="Bibliography"/>
      </w:pPr>
      <w:r w:rsidRPr="00C67EFF">
        <w:t>(29)</w:t>
      </w:r>
      <w:r w:rsidRPr="00C67EFF">
        <w:tab/>
        <w:t xml:space="preserve">Swalin, R. A. </w:t>
      </w:r>
      <w:r w:rsidRPr="00C67EFF">
        <w:rPr>
          <w:i/>
          <w:iCs/>
        </w:rPr>
        <w:t>Thermodynamics of Solids</w:t>
      </w:r>
      <w:r w:rsidRPr="00C67EFF">
        <w:t>, 2d ed.; Wiley series on the science and technology of materials; J. Wiley: New York, 1972.</w:t>
      </w:r>
    </w:p>
    <w:p w14:paraId="128292AF" w14:textId="77777777" w:rsidR="00C67EFF" w:rsidRPr="00C67EFF" w:rsidRDefault="00C67EFF" w:rsidP="00C67EFF">
      <w:pPr>
        <w:pStyle w:val="Bibliography"/>
      </w:pPr>
      <w:r w:rsidRPr="00C67EFF">
        <w:t>(30)</w:t>
      </w:r>
      <w:r w:rsidRPr="00C67EFF">
        <w:tab/>
        <w:t xml:space="preserve">Miracle, D. B.; </w:t>
      </w:r>
      <w:proofErr w:type="spellStart"/>
      <w:r w:rsidRPr="00C67EFF">
        <w:t>Senkov</w:t>
      </w:r>
      <w:proofErr w:type="spellEnd"/>
      <w:r w:rsidRPr="00C67EFF">
        <w:t xml:space="preserve">, O. N. A Critical Review of High Entropy Alloys and Related Concepts. </w:t>
      </w:r>
      <w:r w:rsidRPr="00C67EFF">
        <w:rPr>
          <w:i/>
          <w:iCs/>
        </w:rPr>
        <w:t>Acta Mater.</w:t>
      </w:r>
      <w:r w:rsidRPr="00C67EFF">
        <w:t xml:space="preserve"> </w:t>
      </w:r>
      <w:r w:rsidRPr="00C67EFF">
        <w:rPr>
          <w:b/>
          <w:bCs/>
        </w:rPr>
        <w:t>2017</w:t>
      </w:r>
      <w:r w:rsidRPr="00C67EFF">
        <w:t xml:space="preserve">, </w:t>
      </w:r>
      <w:r w:rsidRPr="00C67EFF">
        <w:rPr>
          <w:i/>
          <w:iCs/>
        </w:rPr>
        <w:t>122</w:t>
      </w:r>
      <w:r w:rsidRPr="00C67EFF">
        <w:t>, 448–511. https://doi.org/10.1016/j.actamat.2016.08.081.</w:t>
      </w:r>
    </w:p>
    <w:p w14:paraId="3641F600" w14:textId="77777777" w:rsidR="00C67EFF" w:rsidRPr="00C67EFF" w:rsidRDefault="00C67EFF" w:rsidP="00C67EFF">
      <w:pPr>
        <w:pStyle w:val="Bibliography"/>
      </w:pPr>
      <w:r w:rsidRPr="00C67EFF">
        <w:t>(31)</w:t>
      </w:r>
      <w:r w:rsidRPr="00C67EFF">
        <w:tab/>
      </w:r>
      <w:proofErr w:type="spellStart"/>
      <w:r w:rsidRPr="00C67EFF">
        <w:t>Troparevsky</w:t>
      </w:r>
      <w:proofErr w:type="spellEnd"/>
      <w:r w:rsidRPr="00C67EFF">
        <w:t xml:space="preserve">, M. C.; Morris, J. R.; </w:t>
      </w:r>
      <w:proofErr w:type="spellStart"/>
      <w:r w:rsidRPr="00C67EFF">
        <w:t>Daene</w:t>
      </w:r>
      <w:proofErr w:type="spellEnd"/>
      <w:r w:rsidRPr="00C67EFF">
        <w:t xml:space="preserve">, M.; Wang, Y.; </w:t>
      </w:r>
      <w:proofErr w:type="spellStart"/>
      <w:r w:rsidRPr="00C67EFF">
        <w:t>Lupini</w:t>
      </w:r>
      <w:proofErr w:type="spellEnd"/>
      <w:r w:rsidRPr="00C67EFF">
        <w:t xml:space="preserve">, A. R.; Stocks, G. M. Beyond Atomic Sizes and Hume-Rothery Rules: Understanding and Predicting High-Entropy Alloys. </w:t>
      </w:r>
      <w:r w:rsidRPr="00C67EFF">
        <w:rPr>
          <w:i/>
          <w:iCs/>
        </w:rPr>
        <w:t>JOM</w:t>
      </w:r>
      <w:r w:rsidRPr="00C67EFF">
        <w:t xml:space="preserve"> </w:t>
      </w:r>
      <w:r w:rsidRPr="00C67EFF">
        <w:rPr>
          <w:b/>
          <w:bCs/>
        </w:rPr>
        <w:t>2015</w:t>
      </w:r>
      <w:r w:rsidRPr="00C67EFF">
        <w:t xml:space="preserve">, </w:t>
      </w:r>
      <w:r w:rsidRPr="00C67EFF">
        <w:rPr>
          <w:i/>
          <w:iCs/>
        </w:rPr>
        <w:t>67</w:t>
      </w:r>
      <w:r w:rsidRPr="00C67EFF">
        <w:t xml:space="preserve"> (10), 2350–2363. https://doi.org/10.1007/s11837-015-1594-2.</w:t>
      </w:r>
    </w:p>
    <w:p w14:paraId="1B874135" w14:textId="77777777" w:rsidR="00C67EFF" w:rsidRPr="00C67EFF" w:rsidRDefault="00C67EFF" w:rsidP="00C67EFF">
      <w:pPr>
        <w:pStyle w:val="Bibliography"/>
      </w:pPr>
      <w:r w:rsidRPr="00C67EFF">
        <w:t>(32)</w:t>
      </w:r>
      <w:r w:rsidRPr="00C67EFF">
        <w:tab/>
        <w:t xml:space="preserve">Batchelor, T. A. A.; Pedersen, J. K.; </w:t>
      </w:r>
      <w:proofErr w:type="spellStart"/>
      <w:r w:rsidRPr="00C67EFF">
        <w:t>Winther</w:t>
      </w:r>
      <w:proofErr w:type="spellEnd"/>
      <w:r w:rsidRPr="00C67EFF">
        <w:t xml:space="preserve">, S. H.; Castelli, I. E.; Jacobsen, K. W.; Rossmeisl, J. High-Entropy Alloys as a Discovery Platform for Electrocatalysis. </w:t>
      </w:r>
      <w:r w:rsidRPr="00C67EFF">
        <w:rPr>
          <w:i/>
          <w:iCs/>
        </w:rPr>
        <w:t>Joule</w:t>
      </w:r>
      <w:r w:rsidRPr="00C67EFF">
        <w:t xml:space="preserve"> </w:t>
      </w:r>
      <w:r w:rsidRPr="00C67EFF">
        <w:rPr>
          <w:b/>
          <w:bCs/>
        </w:rPr>
        <w:t>2019</w:t>
      </w:r>
      <w:r w:rsidRPr="00C67EFF">
        <w:t xml:space="preserve">, </w:t>
      </w:r>
      <w:r w:rsidRPr="00C67EFF">
        <w:rPr>
          <w:i/>
          <w:iCs/>
        </w:rPr>
        <w:t>3</w:t>
      </w:r>
      <w:r w:rsidRPr="00C67EFF">
        <w:t xml:space="preserve"> (3), 834–845. https://doi.org/10.1016/j.joule.2018.12.015.</w:t>
      </w:r>
    </w:p>
    <w:p w14:paraId="2EDD549D" w14:textId="77777777" w:rsidR="00C67EFF" w:rsidRPr="00C67EFF" w:rsidRDefault="00C67EFF" w:rsidP="00C67EFF">
      <w:pPr>
        <w:pStyle w:val="Bibliography"/>
      </w:pPr>
      <w:r w:rsidRPr="00C67EFF">
        <w:t>(33)</w:t>
      </w:r>
      <w:r w:rsidRPr="00C67EFF">
        <w:tab/>
      </w:r>
      <w:proofErr w:type="spellStart"/>
      <w:r w:rsidRPr="00C67EFF">
        <w:t>Lv</w:t>
      </w:r>
      <w:proofErr w:type="spellEnd"/>
      <w:r w:rsidRPr="00C67EFF">
        <w:t xml:space="preserve">, Z. Y.; Liu, X. J.; Jia, B.; Wang, H.; Wu, Y.; Lu, Z. P. Development of a Novel High-Entropy Alloy with Eminent Efficiency of Degrading Azo Dye Solutions. </w:t>
      </w:r>
      <w:r w:rsidRPr="00C67EFF">
        <w:rPr>
          <w:i/>
          <w:iCs/>
        </w:rPr>
        <w:t>Sci. Rep.</w:t>
      </w:r>
      <w:r w:rsidRPr="00C67EFF">
        <w:t xml:space="preserve"> </w:t>
      </w:r>
      <w:r w:rsidRPr="00C67EFF">
        <w:rPr>
          <w:b/>
          <w:bCs/>
        </w:rPr>
        <w:t>2016</w:t>
      </w:r>
      <w:r w:rsidRPr="00C67EFF">
        <w:t xml:space="preserve">, </w:t>
      </w:r>
      <w:r w:rsidRPr="00C67EFF">
        <w:rPr>
          <w:i/>
          <w:iCs/>
        </w:rPr>
        <w:t>6</w:t>
      </w:r>
      <w:r w:rsidRPr="00C67EFF">
        <w:t xml:space="preserve"> (1), 34213. https://doi.org/10.1038/srep34213.</w:t>
      </w:r>
    </w:p>
    <w:p w14:paraId="7C03D403" w14:textId="77777777" w:rsidR="00C67EFF" w:rsidRPr="00C67EFF" w:rsidRDefault="00C67EFF" w:rsidP="00C67EFF">
      <w:pPr>
        <w:pStyle w:val="Bibliography"/>
      </w:pPr>
      <w:r w:rsidRPr="00C67EFF">
        <w:t>(34)</w:t>
      </w:r>
      <w:r w:rsidRPr="00C67EFF">
        <w:tab/>
        <w:t xml:space="preserve">Pedersen, J. K.; Batchelor, T. A. A.; Bagger, A.; Rossmeisl, J. High-Entropy Alloys as Catalysts for the CO </w:t>
      </w:r>
      <w:proofErr w:type="gramStart"/>
      <w:r w:rsidRPr="00C67EFF">
        <w:rPr>
          <w:vertAlign w:val="subscript"/>
        </w:rPr>
        <w:t>2</w:t>
      </w:r>
      <w:proofErr w:type="gramEnd"/>
      <w:r w:rsidRPr="00C67EFF">
        <w:t xml:space="preserve"> and CO Reduction Reactions. </w:t>
      </w:r>
      <w:r w:rsidRPr="00C67EFF">
        <w:rPr>
          <w:i/>
          <w:iCs/>
        </w:rPr>
        <w:t xml:space="preserve">ACS </w:t>
      </w:r>
      <w:proofErr w:type="spellStart"/>
      <w:r w:rsidRPr="00C67EFF">
        <w:rPr>
          <w:i/>
          <w:iCs/>
        </w:rPr>
        <w:t>Catal</w:t>
      </w:r>
      <w:proofErr w:type="spellEnd"/>
      <w:r w:rsidRPr="00C67EFF">
        <w:rPr>
          <w:i/>
          <w:iCs/>
        </w:rPr>
        <w:t>.</w:t>
      </w:r>
      <w:r w:rsidRPr="00C67EFF">
        <w:t xml:space="preserve"> </w:t>
      </w:r>
      <w:r w:rsidRPr="00C67EFF">
        <w:rPr>
          <w:b/>
          <w:bCs/>
        </w:rPr>
        <w:t>2020</w:t>
      </w:r>
      <w:r w:rsidRPr="00C67EFF">
        <w:t xml:space="preserve">, </w:t>
      </w:r>
      <w:r w:rsidRPr="00C67EFF">
        <w:rPr>
          <w:i/>
          <w:iCs/>
        </w:rPr>
        <w:t>10</w:t>
      </w:r>
      <w:r w:rsidRPr="00C67EFF">
        <w:t xml:space="preserve"> (3), 2169–2176. https://doi.org/10.1021/acscatal.9b04343.</w:t>
      </w:r>
    </w:p>
    <w:p w14:paraId="39E97425" w14:textId="77777777" w:rsidR="00C67EFF" w:rsidRPr="00C67EFF" w:rsidRDefault="00C67EFF" w:rsidP="00C67EFF">
      <w:pPr>
        <w:pStyle w:val="Bibliography"/>
      </w:pPr>
      <w:r w:rsidRPr="00C67EFF">
        <w:t>(35)</w:t>
      </w:r>
      <w:r w:rsidRPr="00C67EFF">
        <w:tab/>
      </w:r>
      <w:proofErr w:type="spellStart"/>
      <w:r w:rsidRPr="00C67EFF">
        <w:t>Winjobi</w:t>
      </w:r>
      <w:proofErr w:type="spellEnd"/>
      <w:r w:rsidRPr="00C67EFF">
        <w:t xml:space="preserve">, O.; Zhang, Z.; Liang, C.; Li, W. Carbon Nanotube Supported Platinum–Palladium Nanoparticles for Formic Acid Oxidation. </w:t>
      </w:r>
      <w:proofErr w:type="spellStart"/>
      <w:r w:rsidRPr="00C67EFF">
        <w:rPr>
          <w:i/>
          <w:iCs/>
        </w:rPr>
        <w:t>Electrochimica</w:t>
      </w:r>
      <w:proofErr w:type="spellEnd"/>
      <w:r w:rsidRPr="00C67EFF">
        <w:rPr>
          <w:i/>
          <w:iCs/>
        </w:rPr>
        <w:t xml:space="preserve"> Acta</w:t>
      </w:r>
      <w:r w:rsidRPr="00C67EFF">
        <w:t xml:space="preserve"> </w:t>
      </w:r>
      <w:r w:rsidRPr="00C67EFF">
        <w:rPr>
          <w:b/>
          <w:bCs/>
        </w:rPr>
        <w:t>2010</w:t>
      </w:r>
      <w:r w:rsidRPr="00C67EFF">
        <w:t xml:space="preserve">, </w:t>
      </w:r>
      <w:r w:rsidRPr="00C67EFF">
        <w:rPr>
          <w:i/>
          <w:iCs/>
        </w:rPr>
        <w:t>55</w:t>
      </w:r>
      <w:r w:rsidRPr="00C67EFF">
        <w:t xml:space="preserve"> (13), 4217–4221. https://doi.org/10.1016/j.electacta.2010.02.062.</w:t>
      </w:r>
    </w:p>
    <w:p w14:paraId="4C198F6D" w14:textId="77777777" w:rsidR="00C67EFF" w:rsidRPr="00C67EFF" w:rsidRDefault="00C67EFF" w:rsidP="00C67EFF">
      <w:pPr>
        <w:pStyle w:val="Bibliography"/>
      </w:pPr>
      <w:r w:rsidRPr="00C67EFF">
        <w:t>(36)</w:t>
      </w:r>
      <w:r w:rsidRPr="00C67EFF">
        <w:tab/>
        <w:t xml:space="preserve">Hohenberg, P.; Kohn, W. Inhomogeneous Electron Gas. </w:t>
      </w:r>
      <w:r w:rsidRPr="00C67EFF">
        <w:rPr>
          <w:i/>
          <w:iCs/>
        </w:rPr>
        <w:t>Phys. Rev.</w:t>
      </w:r>
      <w:r w:rsidRPr="00C67EFF">
        <w:t xml:space="preserve"> </w:t>
      </w:r>
      <w:r w:rsidRPr="00C67EFF">
        <w:rPr>
          <w:b/>
          <w:bCs/>
        </w:rPr>
        <w:t>1964</w:t>
      </w:r>
      <w:r w:rsidRPr="00C67EFF">
        <w:t xml:space="preserve">, </w:t>
      </w:r>
      <w:r w:rsidRPr="00C67EFF">
        <w:rPr>
          <w:i/>
          <w:iCs/>
        </w:rPr>
        <w:t>136</w:t>
      </w:r>
      <w:r w:rsidRPr="00C67EFF">
        <w:t xml:space="preserve"> (3B), B864–B871. https://doi.org/10.1103/PhysRev.136.B864.</w:t>
      </w:r>
    </w:p>
    <w:p w14:paraId="0BA0163A" w14:textId="77777777" w:rsidR="00C67EFF" w:rsidRPr="00C67EFF" w:rsidRDefault="00C67EFF" w:rsidP="00C67EFF">
      <w:pPr>
        <w:pStyle w:val="Bibliography"/>
      </w:pPr>
      <w:r w:rsidRPr="00C67EFF">
        <w:t>(37)</w:t>
      </w:r>
      <w:r w:rsidRPr="00C67EFF">
        <w:tab/>
        <w:t xml:space="preserve">Kohn, W.; Sham, L. J. Self-Consistent Equations Including </w:t>
      </w:r>
      <w:proofErr w:type="gramStart"/>
      <w:r w:rsidRPr="00C67EFF">
        <w:t>Exchange</w:t>
      </w:r>
      <w:proofErr w:type="gramEnd"/>
      <w:r w:rsidRPr="00C67EFF">
        <w:t xml:space="preserve"> and Correlation Effects. </w:t>
      </w:r>
      <w:r w:rsidRPr="00C67EFF">
        <w:rPr>
          <w:i/>
          <w:iCs/>
        </w:rPr>
        <w:t>Phys. Rev.</w:t>
      </w:r>
      <w:r w:rsidRPr="00C67EFF">
        <w:t xml:space="preserve"> </w:t>
      </w:r>
      <w:r w:rsidRPr="00C67EFF">
        <w:rPr>
          <w:b/>
          <w:bCs/>
        </w:rPr>
        <w:t>1965</w:t>
      </w:r>
      <w:r w:rsidRPr="00C67EFF">
        <w:t xml:space="preserve">, </w:t>
      </w:r>
      <w:r w:rsidRPr="00C67EFF">
        <w:rPr>
          <w:i/>
          <w:iCs/>
        </w:rPr>
        <w:t>140</w:t>
      </w:r>
      <w:r w:rsidRPr="00C67EFF">
        <w:t xml:space="preserve"> (4A), A1133–A1138. https://doi.org/10.1103/PhysRev.140.A1133.</w:t>
      </w:r>
    </w:p>
    <w:p w14:paraId="17816971" w14:textId="77777777" w:rsidR="00C67EFF" w:rsidRPr="00C67EFF" w:rsidRDefault="00C67EFF" w:rsidP="00C67EFF">
      <w:pPr>
        <w:pStyle w:val="Bibliography"/>
      </w:pPr>
      <w:r w:rsidRPr="00C67EFF">
        <w:t>(38)</w:t>
      </w:r>
      <w:r w:rsidRPr="00C67EFF">
        <w:tab/>
        <w:t xml:space="preserve">Hammer, B.; Hansen, L. B.; </w:t>
      </w:r>
      <w:proofErr w:type="spellStart"/>
      <w:r w:rsidRPr="00C67EFF">
        <w:t>Nørskov</w:t>
      </w:r>
      <w:proofErr w:type="spellEnd"/>
      <w:r w:rsidRPr="00C67EFF">
        <w:t xml:space="preserve">, J. K. Improved Adsorption Energetics within Density-Functional Theory Using Revised Perdew-Burke-Ernzerhof Functionals. </w:t>
      </w:r>
      <w:r w:rsidRPr="00C67EFF">
        <w:rPr>
          <w:i/>
          <w:iCs/>
        </w:rPr>
        <w:t>Phys. Rev. B</w:t>
      </w:r>
      <w:r w:rsidRPr="00C67EFF">
        <w:t xml:space="preserve"> </w:t>
      </w:r>
      <w:r w:rsidRPr="00C67EFF">
        <w:rPr>
          <w:b/>
          <w:bCs/>
        </w:rPr>
        <w:t>1999</w:t>
      </w:r>
      <w:r w:rsidRPr="00C67EFF">
        <w:t xml:space="preserve">, </w:t>
      </w:r>
      <w:r w:rsidRPr="00C67EFF">
        <w:rPr>
          <w:i/>
          <w:iCs/>
        </w:rPr>
        <w:t>59</w:t>
      </w:r>
      <w:r w:rsidRPr="00C67EFF">
        <w:t xml:space="preserve"> (11), 7413–7421. https://doi.org/10.1103/PhysRevB.59.7413.</w:t>
      </w:r>
    </w:p>
    <w:p w14:paraId="5AB6DAA2" w14:textId="77777777" w:rsidR="00C67EFF" w:rsidRPr="00C67EFF" w:rsidRDefault="00C67EFF" w:rsidP="00C67EFF">
      <w:pPr>
        <w:pStyle w:val="Bibliography"/>
      </w:pPr>
      <w:r w:rsidRPr="00C67EFF">
        <w:t>(39)</w:t>
      </w:r>
      <w:r w:rsidRPr="00C67EFF">
        <w:tab/>
        <w:t xml:space="preserve">Perdew, J. P.; Burke, K.; Ernzerhof, M. Generalized Gradient Approximation Made Simple. </w:t>
      </w:r>
      <w:r w:rsidRPr="00C67EFF">
        <w:rPr>
          <w:i/>
          <w:iCs/>
        </w:rPr>
        <w:t>Phys. Rev. Lett.</w:t>
      </w:r>
      <w:r w:rsidRPr="00C67EFF">
        <w:t xml:space="preserve"> </w:t>
      </w:r>
      <w:r w:rsidRPr="00C67EFF">
        <w:rPr>
          <w:b/>
          <w:bCs/>
        </w:rPr>
        <w:t>1996</w:t>
      </w:r>
      <w:r w:rsidRPr="00C67EFF">
        <w:t xml:space="preserve">, </w:t>
      </w:r>
      <w:r w:rsidRPr="00C67EFF">
        <w:rPr>
          <w:i/>
          <w:iCs/>
        </w:rPr>
        <w:t>77</w:t>
      </w:r>
      <w:r w:rsidRPr="00C67EFF">
        <w:t xml:space="preserve"> (18), 3865–3868. https://doi.org/10.1103/PhysRevLett.77.3865.</w:t>
      </w:r>
    </w:p>
    <w:p w14:paraId="33EE56BD" w14:textId="77777777" w:rsidR="00C67EFF" w:rsidRPr="00C67EFF" w:rsidRDefault="00C67EFF" w:rsidP="00C67EFF">
      <w:pPr>
        <w:pStyle w:val="Bibliography"/>
      </w:pPr>
      <w:r w:rsidRPr="00C67EFF">
        <w:t>(40)</w:t>
      </w:r>
      <w:r w:rsidRPr="00C67EFF">
        <w:tab/>
        <w:t xml:space="preserve">Mortensen, J. J.; Hansen, L. B.; Jacobsen, K. W. Real-Space Grid Implementation of the Projector Augmented Wave Method. </w:t>
      </w:r>
      <w:r w:rsidRPr="00C67EFF">
        <w:rPr>
          <w:i/>
          <w:iCs/>
        </w:rPr>
        <w:t>Phys. Rev. B</w:t>
      </w:r>
      <w:r w:rsidRPr="00C67EFF">
        <w:t xml:space="preserve"> </w:t>
      </w:r>
      <w:r w:rsidRPr="00C67EFF">
        <w:rPr>
          <w:b/>
          <w:bCs/>
        </w:rPr>
        <w:t>2005</w:t>
      </w:r>
      <w:r w:rsidRPr="00C67EFF">
        <w:t xml:space="preserve">, </w:t>
      </w:r>
      <w:r w:rsidRPr="00C67EFF">
        <w:rPr>
          <w:i/>
          <w:iCs/>
        </w:rPr>
        <w:t>71</w:t>
      </w:r>
      <w:r w:rsidRPr="00C67EFF">
        <w:t xml:space="preserve"> (3), 035109. https://doi.org/10.1103/PhysRevB.71.035109.</w:t>
      </w:r>
    </w:p>
    <w:p w14:paraId="59825AFD" w14:textId="77777777" w:rsidR="00C67EFF" w:rsidRPr="00C67EFF" w:rsidRDefault="00C67EFF" w:rsidP="00C67EFF">
      <w:pPr>
        <w:pStyle w:val="Bibliography"/>
      </w:pPr>
      <w:r w:rsidRPr="00C67EFF">
        <w:t>(41)</w:t>
      </w:r>
      <w:r w:rsidRPr="00C67EFF">
        <w:tab/>
        <w:t xml:space="preserve">Hjorth Larsen, A.; </w:t>
      </w:r>
      <w:proofErr w:type="spellStart"/>
      <w:r w:rsidRPr="00C67EFF">
        <w:t>Jørgen</w:t>
      </w:r>
      <w:proofErr w:type="spellEnd"/>
      <w:r w:rsidRPr="00C67EFF">
        <w:t xml:space="preserve"> Mortensen, J.; </w:t>
      </w:r>
      <w:proofErr w:type="spellStart"/>
      <w:r w:rsidRPr="00C67EFF">
        <w:t>Blomqvist</w:t>
      </w:r>
      <w:proofErr w:type="spellEnd"/>
      <w:r w:rsidRPr="00C67EFF">
        <w:t xml:space="preserve">, J.; Castelli, I. E.; Christensen, R.; </w:t>
      </w:r>
      <w:proofErr w:type="spellStart"/>
      <w:r w:rsidRPr="00C67EFF">
        <w:t>Dułak</w:t>
      </w:r>
      <w:proofErr w:type="spellEnd"/>
      <w:r w:rsidRPr="00C67EFF">
        <w:t xml:space="preserve">, M.; </w:t>
      </w:r>
      <w:proofErr w:type="spellStart"/>
      <w:r w:rsidRPr="00C67EFF">
        <w:t>Friis</w:t>
      </w:r>
      <w:proofErr w:type="spellEnd"/>
      <w:r w:rsidRPr="00C67EFF">
        <w:t xml:space="preserve">, J.; Groves, M. N.; Hammer, B.; </w:t>
      </w:r>
      <w:proofErr w:type="spellStart"/>
      <w:r w:rsidRPr="00C67EFF">
        <w:t>Hargus</w:t>
      </w:r>
      <w:proofErr w:type="spellEnd"/>
      <w:r w:rsidRPr="00C67EFF">
        <w:t xml:space="preserve">, C.; Hermes, E. D.; Jennings, P. C.; </w:t>
      </w:r>
      <w:proofErr w:type="spellStart"/>
      <w:r w:rsidRPr="00C67EFF">
        <w:t>Bjerre</w:t>
      </w:r>
      <w:proofErr w:type="spellEnd"/>
      <w:r w:rsidRPr="00C67EFF">
        <w:t xml:space="preserve"> Jensen, P.; Kermode, J.; </w:t>
      </w:r>
      <w:proofErr w:type="spellStart"/>
      <w:r w:rsidRPr="00C67EFF">
        <w:t>Kitchin</w:t>
      </w:r>
      <w:proofErr w:type="spellEnd"/>
      <w:r w:rsidRPr="00C67EFF">
        <w:t xml:space="preserve">, J. R.; Leonhard </w:t>
      </w:r>
      <w:proofErr w:type="spellStart"/>
      <w:r w:rsidRPr="00C67EFF">
        <w:t>Kolsbjerg</w:t>
      </w:r>
      <w:proofErr w:type="spellEnd"/>
      <w:r w:rsidRPr="00C67EFF">
        <w:t xml:space="preserve">, E.; </w:t>
      </w:r>
      <w:proofErr w:type="spellStart"/>
      <w:r w:rsidRPr="00C67EFF">
        <w:t>Kubal</w:t>
      </w:r>
      <w:proofErr w:type="spellEnd"/>
      <w:r w:rsidRPr="00C67EFF">
        <w:t xml:space="preserve">, J.; </w:t>
      </w:r>
      <w:proofErr w:type="spellStart"/>
      <w:r w:rsidRPr="00C67EFF">
        <w:t>Kaasbjerg</w:t>
      </w:r>
      <w:proofErr w:type="spellEnd"/>
      <w:r w:rsidRPr="00C67EFF">
        <w:t xml:space="preserve">, K.; </w:t>
      </w:r>
      <w:proofErr w:type="spellStart"/>
      <w:r w:rsidRPr="00C67EFF">
        <w:t>Lysgaard</w:t>
      </w:r>
      <w:proofErr w:type="spellEnd"/>
      <w:r w:rsidRPr="00C67EFF">
        <w:t xml:space="preserve">, S.; Bergmann </w:t>
      </w:r>
      <w:proofErr w:type="spellStart"/>
      <w:r w:rsidRPr="00C67EFF">
        <w:t>Maronsson</w:t>
      </w:r>
      <w:proofErr w:type="spellEnd"/>
      <w:r w:rsidRPr="00C67EFF">
        <w:t xml:space="preserve">, J.; Maxson, T.; Olsen, T.; </w:t>
      </w:r>
      <w:proofErr w:type="spellStart"/>
      <w:r w:rsidRPr="00C67EFF">
        <w:t>Pastewka</w:t>
      </w:r>
      <w:proofErr w:type="spellEnd"/>
      <w:r w:rsidRPr="00C67EFF">
        <w:t xml:space="preserve">, L.; Peterson, A.; </w:t>
      </w:r>
      <w:proofErr w:type="spellStart"/>
      <w:r w:rsidRPr="00C67EFF">
        <w:t>Rostgaard</w:t>
      </w:r>
      <w:proofErr w:type="spellEnd"/>
      <w:r w:rsidRPr="00C67EFF">
        <w:t xml:space="preserve">, C.; </w:t>
      </w:r>
      <w:proofErr w:type="spellStart"/>
      <w:r w:rsidRPr="00C67EFF">
        <w:t>Schiøtz</w:t>
      </w:r>
      <w:proofErr w:type="spellEnd"/>
      <w:r w:rsidRPr="00C67EFF">
        <w:t xml:space="preserve">, J.; </w:t>
      </w:r>
      <w:proofErr w:type="spellStart"/>
      <w:r w:rsidRPr="00C67EFF">
        <w:t>Schütt</w:t>
      </w:r>
      <w:proofErr w:type="spellEnd"/>
      <w:r w:rsidRPr="00C67EFF">
        <w:t xml:space="preserve">, O.; Strange, M.; </w:t>
      </w:r>
      <w:proofErr w:type="spellStart"/>
      <w:r w:rsidRPr="00C67EFF">
        <w:t>Thygesen</w:t>
      </w:r>
      <w:proofErr w:type="spellEnd"/>
      <w:r w:rsidRPr="00C67EFF">
        <w:t xml:space="preserve">, K. S.; </w:t>
      </w:r>
      <w:proofErr w:type="spellStart"/>
      <w:r w:rsidRPr="00C67EFF">
        <w:t>Vegge</w:t>
      </w:r>
      <w:proofErr w:type="spellEnd"/>
      <w:r w:rsidRPr="00C67EFF">
        <w:t xml:space="preserve">, T.; </w:t>
      </w:r>
      <w:proofErr w:type="spellStart"/>
      <w:r w:rsidRPr="00C67EFF">
        <w:t>Vilhelmsen</w:t>
      </w:r>
      <w:proofErr w:type="spellEnd"/>
      <w:r w:rsidRPr="00C67EFF">
        <w:t xml:space="preserve">, L.; Walter, M.; Zeng, Z.; Jacobsen, K. W. The Atomic Simulation Environment—a Python Library for Working with Atoms. </w:t>
      </w:r>
      <w:r w:rsidRPr="00C67EFF">
        <w:rPr>
          <w:i/>
          <w:iCs/>
        </w:rPr>
        <w:t xml:space="preserve">J. Phys. </w:t>
      </w:r>
      <w:proofErr w:type="spellStart"/>
      <w:r w:rsidRPr="00C67EFF">
        <w:rPr>
          <w:i/>
          <w:iCs/>
        </w:rPr>
        <w:t>Condens</w:t>
      </w:r>
      <w:proofErr w:type="spellEnd"/>
      <w:r w:rsidRPr="00C67EFF">
        <w:rPr>
          <w:i/>
          <w:iCs/>
        </w:rPr>
        <w:t>. Matter</w:t>
      </w:r>
      <w:r w:rsidRPr="00C67EFF">
        <w:t xml:space="preserve"> </w:t>
      </w:r>
      <w:r w:rsidRPr="00C67EFF">
        <w:rPr>
          <w:b/>
          <w:bCs/>
        </w:rPr>
        <w:t>2017</w:t>
      </w:r>
      <w:r w:rsidRPr="00C67EFF">
        <w:t xml:space="preserve">, </w:t>
      </w:r>
      <w:r w:rsidRPr="00C67EFF">
        <w:rPr>
          <w:i/>
          <w:iCs/>
        </w:rPr>
        <w:t>29</w:t>
      </w:r>
      <w:r w:rsidRPr="00C67EFF">
        <w:t xml:space="preserve"> (27), 273002. https://doi.org/10.1088/1361-648X/aa680e.</w:t>
      </w:r>
    </w:p>
    <w:p w14:paraId="78E97CF0" w14:textId="77777777" w:rsidR="00C67EFF" w:rsidRPr="00C67EFF" w:rsidRDefault="00C67EFF" w:rsidP="00C67EFF">
      <w:pPr>
        <w:pStyle w:val="Bibliography"/>
      </w:pPr>
      <w:r w:rsidRPr="00C67EFF">
        <w:lastRenderedPageBreak/>
        <w:t>(42)</w:t>
      </w:r>
      <w:r w:rsidRPr="00C67EFF">
        <w:tab/>
      </w:r>
      <w:proofErr w:type="spellStart"/>
      <w:r w:rsidRPr="00C67EFF">
        <w:t>Blöchl</w:t>
      </w:r>
      <w:proofErr w:type="spellEnd"/>
      <w:r w:rsidRPr="00C67EFF">
        <w:t xml:space="preserve">, P. E. Projector Augmented-Wave Method. </w:t>
      </w:r>
      <w:r w:rsidRPr="00C67EFF">
        <w:rPr>
          <w:i/>
          <w:iCs/>
        </w:rPr>
        <w:t>Phys. Rev. B</w:t>
      </w:r>
      <w:r w:rsidRPr="00C67EFF">
        <w:t xml:space="preserve"> </w:t>
      </w:r>
      <w:r w:rsidRPr="00C67EFF">
        <w:rPr>
          <w:b/>
          <w:bCs/>
        </w:rPr>
        <w:t>1994</w:t>
      </w:r>
      <w:r w:rsidRPr="00C67EFF">
        <w:t xml:space="preserve">, </w:t>
      </w:r>
      <w:r w:rsidRPr="00C67EFF">
        <w:rPr>
          <w:i/>
          <w:iCs/>
        </w:rPr>
        <w:t>50</w:t>
      </w:r>
      <w:r w:rsidRPr="00C67EFF">
        <w:t xml:space="preserve"> (24), 17953–17979. https://doi.org/10.1103/PhysRevB.50.17953.</w:t>
      </w:r>
    </w:p>
    <w:p w14:paraId="306B0C02" w14:textId="77777777" w:rsidR="00C67EFF" w:rsidRPr="00C67EFF" w:rsidRDefault="00C67EFF" w:rsidP="00C67EFF">
      <w:pPr>
        <w:pStyle w:val="Bibliography"/>
      </w:pPr>
      <w:r w:rsidRPr="00C67EFF">
        <w:t>(43)</w:t>
      </w:r>
      <w:r w:rsidRPr="00C67EFF">
        <w:tab/>
      </w:r>
      <w:proofErr w:type="spellStart"/>
      <w:r w:rsidRPr="00C67EFF">
        <w:t>Blöchl</w:t>
      </w:r>
      <w:proofErr w:type="spellEnd"/>
      <w:r w:rsidRPr="00C67EFF">
        <w:t xml:space="preserve">, P. E.; </w:t>
      </w:r>
      <w:proofErr w:type="spellStart"/>
      <w:r w:rsidRPr="00C67EFF">
        <w:t>Först</w:t>
      </w:r>
      <w:proofErr w:type="spellEnd"/>
      <w:r w:rsidRPr="00C67EFF">
        <w:t xml:space="preserve">, C. J.; </w:t>
      </w:r>
      <w:proofErr w:type="spellStart"/>
      <w:r w:rsidRPr="00C67EFF">
        <w:t>Schimpl</w:t>
      </w:r>
      <w:proofErr w:type="spellEnd"/>
      <w:r w:rsidRPr="00C67EFF">
        <w:t xml:space="preserve">, J. Projector Augmented Wave </w:t>
      </w:r>
      <w:proofErr w:type="spellStart"/>
      <w:r w:rsidRPr="00C67EFF">
        <w:t>Method:Ab</w:t>
      </w:r>
      <w:proofErr w:type="spellEnd"/>
      <w:r w:rsidRPr="00C67EFF">
        <w:t xml:space="preserve"> Initio Molecular Dynamics with Full Wave Functions. </w:t>
      </w:r>
      <w:r w:rsidRPr="00C67EFF">
        <w:rPr>
          <w:i/>
          <w:iCs/>
        </w:rPr>
        <w:t>Bull. Mater. Sci.</w:t>
      </w:r>
      <w:r w:rsidRPr="00C67EFF">
        <w:t xml:space="preserve"> </w:t>
      </w:r>
      <w:r w:rsidRPr="00C67EFF">
        <w:rPr>
          <w:b/>
          <w:bCs/>
        </w:rPr>
        <w:t>2003</w:t>
      </w:r>
      <w:r w:rsidRPr="00C67EFF">
        <w:t xml:space="preserve">, </w:t>
      </w:r>
      <w:r w:rsidRPr="00C67EFF">
        <w:rPr>
          <w:i/>
          <w:iCs/>
        </w:rPr>
        <w:t>26</w:t>
      </w:r>
      <w:r w:rsidRPr="00C67EFF">
        <w:t xml:space="preserve"> (1), 33–41. https://doi.org/10.1007/BF02712785.</w:t>
      </w:r>
    </w:p>
    <w:p w14:paraId="15B87621" w14:textId="77777777" w:rsidR="00C67EFF" w:rsidRPr="00C67EFF" w:rsidRDefault="00C67EFF" w:rsidP="00C67EFF">
      <w:pPr>
        <w:pStyle w:val="Bibliography"/>
      </w:pPr>
      <w:r w:rsidRPr="00C67EFF">
        <w:t>(44)</w:t>
      </w:r>
      <w:r w:rsidRPr="00C67EFF">
        <w:tab/>
      </w:r>
      <w:proofErr w:type="spellStart"/>
      <w:r w:rsidRPr="00C67EFF">
        <w:t>Rostgaard</w:t>
      </w:r>
      <w:proofErr w:type="spellEnd"/>
      <w:r w:rsidRPr="00C67EFF">
        <w:t xml:space="preserve">, Carsten. “The Projector Augmented-Wave Method.” </w:t>
      </w:r>
      <w:proofErr w:type="spellStart"/>
      <w:r w:rsidRPr="00C67EFF">
        <w:t>arXiv</w:t>
      </w:r>
      <w:proofErr w:type="spellEnd"/>
      <w:r w:rsidRPr="00C67EFF">
        <w:t xml:space="preserve"> Preprint arXiv:0910.1921 (2009).</w:t>
      </w:r>
    </w:p>
    <w:p w14:paraId="60989BD0" w14:textId="77777777" w:rsidR="00C67EFF" w:rsidRPr="00C67EFF" w:rsidRDefault="00C67EFF" w:rsidP="00C67EFF">
      <w:pPr>
        <w:pStyle w:val="Bibliography"/>
      </w:pPr>
      <w:r w:rsidRPr="00C67EFF">
        <w:t>(45)</w:t>
      </w:r>
      <w:r w:rsidRPr="00C67EFF">
        <w:tab/>
        <w:t>Bloch, F. �</w:t>
      </w:r>
      <w:proofErr w:type="spellStart"/>
      <w:r w:rsidRPr="00C67EFF">
        <w:t>ber</w:t>
      </w:r>
      <w:proofErr w:type="spellEnd"/>
      <w:r w:rsidRPr="00C67EFF">
        <w:t xml:space="preserve"> die </w:t>
      </w:r>
      <w:proofErr w:type="spellStart"/>
      <w:r w:rsidRPr="00C67EFF">
        <w:t>Quantenmechanik</w:t>
      </w:r>
      <w:proofErr w:type="spellEnd"/>
      <w:r w:rsidRPr="00C67EFF">
        <w:t xml:space="preserve"> der </w:t>
      </w:r>
      <w:proofErr w:type="spellStart"/>
      <w:r w:rsidRPr="00C67EFF">
        <w:t>Elektronen</w:t>
      </w:r>
      <w:proofErr w:type="spellEnd"/>
      <w:r w:rsidRPr="00C67EFF">
        <w:t xml:space="preserve"> in </w:t>
      </w:r>
      <w:proofErr w:type="spellStart"/>
      <w:r w:rsidRPr="00C67EFF">
        <w:t>Kristallgittern</w:t>
      </w:r>
      <w:proofErr w:type="spellEnd"/>
      <w:r w:rsidRPr="00C67EFF">
        <w:t xml:space="preserve">. </w:t>
      </w:r>
      <w:r w:rsidRPr="00C67EFF">
        <w:rPr>
          <w:i/>
          <w:iCs/>
        </w:rPr>
        <w:t xml:space="preserve">Z. </w:t>
      </w:r>
      <w:proofErr w:type="spellStart"/>
      <w:r w:rsidRPr="00C67EFF">
        <w:rPr>
          <w:i/>
          <w:iCs/>
        </w:rPr>
        <w:t>F�r</w:t>
      </w:r>
      <w:proofErr w:type="spellEnd"/>
      <w:r w:rsidRPr="00C67EFF">
        <w:rPr>
          <w:i/>
          <w:iCs/>
        </w:rPr>
        <w:t xml:space="preserve"> Phys.</w:t>
      </w:r>
      <w:r w:rsidRPr="00C67EFF">
        <w:t xml:space="preserve"> </w:t>
      </w:r>
      <w:r w:rsidRPr="00C67EFF">
        <w:rPr>
          <w:b/>
          <w:bCs/>
        </w:rPr>
        <w:t>1929</w:t>
      </w:r>
      <w:r w:rsidRPr="00C67EFF">
        <w:t xml:space="preserve">, </w:t>
      </w:r>
      <w:r w:rsidRPr="00C67EFF">
        <w:rPr>
          <w:i/>
          <w:iCs/>
        </w:rPr>
        <w:t>52</w:t>
      </w:r>
      <w:r w:rsidRPr="00C67EFF">
        <w:t xml:space="preserve"> (7–8), 555–600. https://doi.org/10.1007/BF01339455.</w:t>
      </w:r>
    </w:p>
    <w:p w14:paraId="599E73DF" w14:textId="77777777" w:rsidR="00C67EFF" w:rsidRPr="00C67EFF" w:rsidRDefault="00C67EFF" w:rsidP="00C67EFF">
      <w:pPr>
        <w:pStyle w:val="Bibliography"/>
      </w:pPr>
      <w:r w:rsidRPr="00C67EFF">
        <w:t>(46)</w:t>
      </w:r>
      <w:r w:rsidRPr="00C67EFF">
        <w:tab/>
        <w:t>Friedman, Jerome H. “Greedy Function Approximation: A Gradient Boosting Machine.” Annals of Statistics (2001): 1189-1232.</w:t>
      </w:r>
    </w:p>
    <w:p w14:paraId="2ED00EC6" w14:textId="77777777" w:rsidR="00C67EFF" w:rsidRPr="00C67EFF" w:rsidRDefault="00C67EFF" w:rsidP="00C67EFF">
      <w:pPr>
        <w:pStyle w:val="Bibliography"/>
      </w:pPr>
      <w:r w:rsidRPr="00C67EFF">
        <w:t>(47)</w:t>
      </w:r>
      <w:r w:rsidRPr="00C67EFF">
        <w:tab/>
        <w:t>Chen, Tianqi, et al. “</w:t>
      </w:r>
      <w:proofErr w:type="spellStart"/>
      <w:r w:rsidRPr="00C67EFF">
        <w:t>Xgboost</w:t>
      </w:r>
      <w:proofErr w:type="spellEnd"/>
      <w:r w:rsidRPr="00C67EFF">
        <w:t>: Extreme Gradient Boosting.” R Package Version 0.4-2 1.4 (2015): 1-4.</w:t>
      </w:r>
    </w:p>
    <w:p w14:paraId="7ED396D2" w14:textId="77777777" w:rsidR="00C67EFF" w:rsidRPr="00C67EFF" w:rsidRDefault="00C67EFF" w:rsidP="00C67EFF">
      <w:pPr>
        <w:pStyle w:val="Bibliography"/>
      </w:pPr>
      <w:r w:rsidRPr="00C67EFF">
        <w:t>(48)</w:t>
      </w:r>
      <w:r w:rsidRPr="00C67EFF">
        <w:tab/>
        <w:t xml:space="preserve">Van Rossum, G.; Drake Jr, F. L. </w:t>
      </w:r>
      <w:r w:rsidRPr="00C67EFF">
        <w:rPr>
          <w:i/>
          <w:iCs/>
        </w:rPr>
        <w:t>Python Reference Manual</w:t>
      </w:r>
      <w:r w:rsidRPr="00C67EFF">
        <w:t xml:space="preserve">; Centrum </w:t>
      </w:r>
      <w:proofErr w:type="spellStart"/>
      <w:r w:rsidRPr="00C67EFF">
        <w:t>voor</w:t>
      </w:r>
      <w:proofErr w:type="spellEnd"/>
      <w:r w:rsidRPr="00C67EFF">
        <w:t xml:space="preserve"> </w:t>
      </w:r>
      <w:proofErr w:type="spellStart"/>
      <w:r w:rsidRPr="00C67EFF">
        <w:t>Wiskunde</w:t>
      </w:r>
      <w:proofErr w:type="spellEnd"/>
      <w:r w:rsidRPr="00C67EFF">
        <w:t xml:space="preserve"> </w:t>
      </w:r>
      <w:proofErr w:type="spellStart"/>
      <w:r w:rsidRPr="00C67EFF">
        <w:t>en</w:t>
      </w:r>
      <w:proofErr w:type="spellEnd"/>
      <w:r w:rsidRPr="00C67EFF">
        <w:t xml:space="preserve"> Informatica Amsterdam, 1995.</w:t>
      </w:r>
    </w:p>
    <w:p w14:paraId="164DEEC7" w14:textId="77777777" w:rsidR="00C67EFF" w:rsidRPr="00C67EFF" w:rsidRDefault="00C67EFF" w:rsidP="00C67EFF">
      <w:pPr>
        <w:pStyle w:val="Bibliography"/>
      </w:pPr>
      <w:r w:rsidRPr="00C67EFF">
        <w:t>(49)</w:t>
      </w:r>
      <w:r w:rsidRPr="00C67EFF">
        <w:tab/>
        <w:t xml:space="preserve">Pedersen, J. K.; Clausen, C. M.; </w:t>
      </w:r>
      <w:proofErr w:type="spellStart"/>
      <w:r w:rsidRPr="00C67EFF">
        <w:t>Krysiak</w:t>
      </w:r>
      <w:proofErr w:type="spellEnd"/>
      <w:r w:rsidRPr="00C67EFF">
        <w:t xml:space="preserve">, O. A.; Xiao, B.; Batchelor, T. A. A.; </w:t>
      </w:r>
      <w:proofErr w:type="spellStart"/>
      <w:r w:rsidRPr="00C67EFF">
        <w:t>Löffler</w:t>
      </w:r>
      <w:proofErr w:type="spellEnd"/>
      <w:r w:rsidRPr="00C67EFF">
        <w:t xml:space="preserve">, T.; Mints, V. A.; </w:t>
      </w:r>
      <w:proofErr w:type="spellStart"/>
      <w:r w:rsidRPr="00C67EFF">
        <w:t>Banko</w:t>
      </w:r>
      <w:proofErr w:type="spellEnd"/>
      <w:r w:rsidRPr="00C67EFF">
        <w:t xml:space="preserve">, L.; </w:t>
      </w:r>
      <w:proofErr w:type="spellStart"/>
      <w:r w:rsidRPr="00C67EFF">
        <w:t>Arenz</w:t>
      </w:r>
      <w:proofErr w:type="spellEnd"/>
      <w:r w:rsidRPr="00C67EFF">
        <w:t xml:space="preserve">, M.; </w:t>
      </w:r>
      <w:proofErr w:type="spellStart"/>
      <w:r w:rsidRPr="00C67EFF">
        <w:t>Savan</w:t>
      </w:r>
      <w:proofErr w:type="spellEnd"/>
      <w:r w:rsidRPr="00C67EFF">
        <w:t xml:space="preserve">, A.; </w:t>
      </w:r>
      <w:proofErr w:type="spellStart"/>
      <w:r w:rsidRPr="00C67EFF">
        <w:t>Schuhmann</w:t>
      </w:r>
      <w:proofErr w:type="spellEnd"/>
      <w:r w:rsidRPr="00C67EFF">
        <w:t xml:space="preserve">, W.; Ludwig, A.; Rossmeisl, J. Bayesian Optimization of High‐Entropy Alloy Compositions for Electrocatalytic Oxygen Reduction**. </w:t>
      </w:r>
      <w:proofErr w:type="spellStart"/>
      <w:r w:rsidRPr="00C67EFF">
        <w:rPr>
          <w:i/>
          <w:iCs/>
        </w:rPr>
        <w:t>Angew</w:t>
      </w:r>
      <w:proofErr w:type="spellEnd"/>
      <w:r w:rsidRPr="00C67EFF">
        <w:rPr>
          <w:i/>
          <w:iCs/>
        </w:rPr>
        <w:t>. Chem.</w:t>
      </w:r>
      <w:r w:rsidRPr="00C67EFF">
        <w:t xml:space="preserve"> </w:t>
      </w:r>
      <w:r w:rsidRPr="00C67EFF">
        <w:rPr>
          <w:b/>
          <w:bCs/>
        </w:rPr>
        <w:t>2021</w:t>
      </w:r>
      <w:r w:rsidRPr="00C67EFF">
        <w:t xml:space="preserve">, </w:t>
      </w:r>
      <w:r w:rsidRPr="00C67EFF">
        <w:rPr>
          <w:i/>
          <w:iCs/>
        </w:rPr>
        <w:t>133</w:t>
      </w:r>
      <w:r w:rsidRPr="00C67EFF">
        <w:t xml:space="preserve"> (45), 24346–24354. https://doi.org/10.1002/ange.202108116.</w:t>
      </w:r>
    </w:p>
    <w:p w14:paraId="46CDFEC4" w14:textId="77777777" w:rsidR="00C67EFF" w:rsidRPr="00C67EFF" w:rsidRDefault="00C67EFF" w:rsidP="00C67EFF">
      <w:pPr>
        <w:pStyle w:val="Bibliography"/>
      </w:pPr>
      <w:r w:rsidRPr="00C67EFF">
        <w:t>(50)</w:t>
      </w:r>
      <w:r w:rsidRPr="00C67EFF">
        <w:tab/>
        <w:t xml:space="preserve">Peterson, A. A.; </w:t>
      </w:r>
      <w:proofErr w:type="spellStart"/>
      <w:r w:rsidRPr="00C67EFF">
        <w:t>Nørskov</w:t>
      </w:r>
      <w:proofErr w:type="spellEnd"/>
      <w:r w:rsidRPr="00C67EFF">
        <w:t xml:space="preserve">, J. K. Activity Descriptors for CO </w:t>
      </w:r>
      <w:r w:rsidRPr="00C67EFF">
        <w:rPr>
          <w:vertAlign w:val="subscript"/>
        </w:rPr>
        <w:t>2</w:t>
      </w:r>
      <w:r w:rsidRPr="00C67EFF">
        <w:t xml:space="preserve"> Electroreduction to Methane on Transition-Metal Catalysts. </w:t>
      </w:r>
      <w:r w:rsidRPr="00C67EFF">
        <w:rPr>
          <w:i/>
          <w:iCs/>
        </w:rPr>
        <w:t>J. Phys. Chem. Lett.</w:t>
      </w:r>
      <w:r w:rsidRPr="00C67EFF">
        <w:t xml:space="preserve"> </w:t>
      </w:r>
      <w:r w:rsidRPr="00C67EFF">
        <w:rPr>
          <w:b/>
          <w:bCs/>
        </w:rPr>
        <w:t>2012</w:t>
      </w:r>
      <w:r w:rsidRPr="00C67EFF">
        <w:t xml:space="preserve">, </w:t>
      </w:r>
      <w:r w:rsidRPr="00C67EFF">
        <w:rPr>
          <w:i/>
          <w:iCs/>
        </w:rPr>
        <w:t>3</w:t>
      </w:r>
      <w:r w:rsidRPr="00C67EFF">
        <w:t xml:space="preserve"> (2), 251–258. https://doi.org/10.1021/jz201461p.</w:t>
      </w:r>
    </w:p>
    <w:p w14:paraId="67B38110" w14:textId="77777777" w:rsidR="00C67EFF" w:rsidRPr="00C67EFF" w:rsidRDefault="00C67EFF" w:rsidP="00C67EFF">
      <w:pPr>
        <w:pStyle w:val="Bibliography"/>
      </w:pPr>
      <w:r w:rsidRPr="00C67EFF">
        <w:t>(51)</w:t>
      </w:r>
      <w:r w:rsidRPr="00C67EFF">
        <w:tab/>
      </w:r>
      <w:proofErr w:type="spellStart"/>
      <w:r w:rsidRPr="00C67EFF">
        <w:t>Studt</w:t>
      </w:r>
      <w:proofErr w:type="spellEnd"/>
      <w:r w:rsidRPr="00C67EFF">
        <w:t xml:space="preserve">, F.; </w:t>
      </w:r>
      <w:proofErr w:type="spellStart"/>
      <w:r w:rsidRPr="00C67EFF">
        <w:t>Abild</w:t>
      </w:r>
      <w:proofErr w:type="spellEnd"/>
      <w:r w:rsidRPr="00C67EFF">
        <w:t xml:space="preserve">-Pedersen, F.; Varley, J. B.; </w:t>
      </w:r>
      <w:proofErr w:type="spellStart"/>
      <w:r w:rsidRPr="00C67EFF">
        <w:t>Nørskov</w:t>
      </w:r>
      <w:proofErr w:type="spellEnd"/>
      <w:r w:rsidRPr="00C67EFF">
        <w:t>, J. K. CO and CO2 Hydrogenation to Methanol Calculated Using the BEEF-</w:t>
      </w:r>
      <w:proofErr w:type="spellStart"/>
      <w:r w:rsidRPr="00C67EFF">
        <w:t>vdW</w:t>
      </w:r>
      <w:proofErr w:type="spellEnd"/>
      <w:r w:rsidRPr="00C67EFF">
        <w:t xml:space="preserve"> Functional. </w:t>
      </w:r>
      <w:proofErr w:type="spellStart"/>
      <w:r w:rsidRPr="00C67EFF">
        <w:rPr>
          <w:i/>
          <w:iCs/>
        </w:rPr>
        <w:t>Catal</w:t>
      </w:r>
      <w:proofErr w:type="spellEnd"/>
      <w:r w:rsidRPr="00C67EFF">
        <w:rPr>
          <w:i/>
          <w:iCs/>
        </w:rPr>
        <w:t>. Lett.</w:t>
      </w:r>
      <w:r w:rsidRPr="00C67EFF">
        <w:t xml:space="preserve"> </w:t>
      </w:r>
      <w:r w:rsidRPr="00C67EFF">
        <w:rPr>
          <w:b/>
          <w:bCs/>
        </w:rPr>
        <w:t>2013</w:t>
      </w:r>
      <w:r w:rsidRPr="00C67EFF">
        <w:t xml:space="preserve">, </w:t>
      </w:r>
      <w:r w:rsidRPr="00C67EFF">
        <w:rPr>
          <w:i/>
          <w:iCs/>
        </w:rPr>
        <w:t>143</w:t>
      </w:r>
      <w:r w:rsidRPr="00C67EFF">
        <w:t xml:space="preserve"> (1), 71–73. https://doi.org/10.1007/s10562-012-0947-5.</w:t>
      </w:r>
    </w:p>
    <w:p w14:paraId="6460A82F" w14:textId="23D32AA5" w:rsidR="00B03586" w:rsidRPr="00B03586" w:rsidRDefault="00B03586" w:rsidP="00B03586">
      <w:pPr>
        <w:rPr>
          <w:lang w:val="en-US"/>
        </w:rPr>
      </w:pPr>
      <w:r>
        <w:rPr>
          <w:lang w:val="en-US"/>
        </w:rPr>
        <w:fldChar w:fldCharType="end"/>
      </w:r>
    </w:p>
    <w:sectPr w:rsidR="00B03586" w:rsidRPr="00B03586" w:rsidSect="00EB53DE">
      <w:footerReference w:type="even" r:id="rId28"/>
      <w:footerReference w:type="default" r:id="rId29"/>
      <w:headerReference w:type="first" r:id="rId30"/>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C6483" w14:textId="77777777" w:rsidR="007249B1" w:rsidRDefault="007249B1">
      <w:r>
        <w:separator/>
      </w:r>
    </w:p>
    <w:p w14:paraId="31D8CEC1" w14:textId="77777777" w:rsidR="007249B1" w:rsidRDefault="007249B1"/>
    <w:p w14:paraId="6580A1CB" w14:textId="77777777" w:rsidR="007249B1" w:rsidRDefault="007249B1"/>
  </w:endnote>
  <w:endnote w:type="continuationSeparator" w:id="0">
    <w:p w14:paraId="337266ED" w14:textId="77777777" w:rsidR="007249B1" w:rsidRDefault="007249B1">
      <w:r>
        <w:continuationSeparator/>
      </w:r>
    </w:p>
    <w:p w14:paraId="46E3572E" w14:textId="77777777" w:rsidR="007249B1" w:rsidRDefault="007249B1"/>
    <w:p w14:paraId="1A946BAF" w14:textId="77777777" w:rsidR="007249B1" w:rsidRDefault="007249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31283" w14:textId="77777777" w:rsidR="007249B1" w:rsidRDefault="007249B1">
      <w:r>
        <w:separator/>
      </w:r>
    </w:p>
    <w:p w14:paraId="469A14F0" w14:textId="77777777" w:rsidR="007249B1" w:rsidRDefault="007249B1"/>
    <w:p w14:paraId="202223DD" w14:textId="77777777" w:rsidR="007249B1" w:rsidRDefault="007249B1"/>
  </w:footnote>
  <w:footnote w:type="continuationSeparator" w:id="0">
    <w:p w14:paraId="57CC20B8" w14:textId="77777777" w:rsidR="007249B1" w:rsidRDefault="007249B1">
      <w:r>
        <w:continuationSeparator/>
      </w:r>
    </w:p>
    <w:p w14:paraId="4D1024E2" w14:textId="77777777" w:rsidR="007249B1" w:rsidRDefault="007249B1"/>
    <w:p w14:paraId="7F63DD78" w14:textId="77777777" w:rsidR="007249B1" w:rsidRDefault="007249B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58" w:name="SD_OFF_Line1"/>
          <w:r w:rsidRPr="00C1137E">
            <w:rPr>
              <w:lang w:val="en-US"/>
            </w:rPr>
            <w:t>UNIVERSITY OF COPENHAGEN</w:t>
          </w:r>
          <w:bookmarkEnd w:id="58"/>
        </w:p>
        <w:p w14:paraId="308050C5" w14:textId="1D799C98" w:rsidR="00E6743A" w:rsidRPr="0099766A" w:rsidRDefault="00103857" w:rsidP="00103857">
          <w:pPr>
            <w:pStyle w:val="Template-Hoved2"/>
          </w:pPr>
          <w:r>
            <w:rPr>
              <w:lang w:val="en-US"/>
            </w:rPr>
            <w:t>DEPARTMENT</w:t>
          </w:r>
          <w:bookmarkStart w:id="59" w:name="SD_OFF_Line3"/>
          <w:bookmarkEnd w:id="59"/>
          <w:r w:rsidR="00B03586">
            <w:rPr>
              <w:lang w:val="en-US"/>
            </w:rPr>
            <w:t xml:space="preserve"> </w:t>
          </w:r>
          <w:r w:rsidR="0095104F">
            <w:rPr>
              <w:lang w:val="en-US"/>
            </w:rPr>
            <w:t>of chemistry</w:t>
          </w:r>
        </w:p>
      </w:tc>
    </w:tr>
  </w:tbl>
  <w:p w14:paraId="428C6469" w14:textId="77777777" w:rsidR="00E6743A" w:rsidRDefault="00AC224F">
    <w:pPr>
      <w:pStyle w:val="Header"/>
    </w:pPr>
    <w:bookmarkStart w:id="60" w:name="Phd"/>
    <w:bookmarkEnd w:id="60"/>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0115"/>
    <w:rsid w:val="000110B1"/>
    <w:rsid w:val="00012314"/>
    <w:rsid w:val="00014E4D"/>
    <w:rsid w:val="000162C8"/>
    <w:rsid w:val="00017A63"/>
    <w:rsid w:val="00021ADD"/>
    <w:rsid w:val="00024C2B"/>
    <w:rsid w:val="000278D0"/>
    <w:rsid w:val="00030129"/>
    <w:rsid w:val="000346F3"/>
    <w:rsid w:val="000349D3"/>
    <w:rsid w:val="0003630B"/>
    <w:rsid w:val="00040A61"/>
    <w:rsid w:val="00045C38"/>
    <w:rsid w:val="00045DDF"/>
    <w:rsid w:val="0005025C"/>
    <w:rsid w:val="00052C67"/>
    <w:rsid w:val="00060002"/>
    <w:rsid w:val="00063987"/>
    <w:rsid w:val="00063A2A"/>
    <w:rsid w:val="00064289"/>
    <w:rsid w:val="00065A1B"/>
    <w:rsid w:val="00070095"/>
    <w:rsid w:val="00071021"/>
    <w:rsid w:val="0007287F"/>
    <w:rsid w:val="0007368A"/>
    <w:rsid w:val="0007537E"/>
    <w:rsid w:val="00076664"/>
    <w:rsid w:val="000801AA"/>
    <w:rsid w:val="000820DC"/>
    <w:rsid w:val="000834F5"/>
    <w:rsid w:val="00084082"/>
    <w:rsid w:val="0008624A"/>
    <w:rsid w:val="0008650E"/>
    <w:rsid w:val="000865B6"/>
    <w:rsid w:val="0008685C"/>
    <w:rsid w:val="000904F7"/>
    <w:rsid w:val="00092B27"/>
    <w:rsid w:val="000931CE"/>
    <w:rsid w:val="00094634"/>
    <w:rsid w:val="000962A0"/>
    <w:rsid w:val="000979B8"/>
    <w:rsid w:val="000A0448"/>
    <w:rsid w:val="000A3D71"/>
    <w:rsid w:val="000A5668"/>
    <w:rsid w:val="000B11E8"/>
    <w:rsid w:val="000B185A"/>
    <w:rsid w:val="000B36DB"/>
    <w:rsid w:val="000B3E2B"/>
    <w:rsid w:val="000B60EA"/>
    <w:rsid w:val="000C145D"/>
    <w:rsid w:val="000C1AC9"/>
    <w:rsid w:val="000C3CB9"/>
    <w:rsid w:val="000C46B3"/>
    <w:rsid w:val="000C5796"/>
    <w:rsid w:val="000C7FC5"/>
    <w:rsid w:val="000D0BA6"/>
    <w:rsid w:val="000D246F"/>
    <w:rsid w:val="000D3188"/>
    <w:rsid w:val="000D3A5C"/>
    <w:rsid w:val="000D4A19"/>
    <w:rsid w:val="000D4E92"/>
    <w:rsid w:val="000D5106"/>
    <w:rsid w:val="000E0975"/>
    <w:rsid w:val="000E10BA"/>
    <w:rsid w:val="000E2B24"/>
    <w:rsid w:val="000E3152"/>
    <w:rsid w:val="000E39A4"/>
    <w:rsid w:val="000E5798"/>
    <w:rsid w:val="000E5B9D"/>
    <w:rsid w:val="000E5D88"/>
    <w:rsid w:val="000E5EC7"/>
    <w:rsid w:val="000F0795"/>
    <w:rsid w:val="000F0893"/>
    <w:rsid w:val="000F104D"/>
    <w:rsid w:val="000F181A"/>
    <w:rsid w:val="000F1AA0"/>
    <w:rsid w:val="000F1F94"/>
    <w:rsid w:val="000F3AD7"/>
    <w:rsid w:val="000F3D26"/>
    <w:rsid w:val="000F3D7E"/>
    <w:rsid w:val="000F4568"/>
    <w:rsid w:val="000F461B"/>
    <w:rsid w:val="000F4924"/>
    <w:rsid w:val="000F6182"/>
    <w:rsid w:val="000F62B9"/>
    <w:rsid w:val="000F706A"/>
    <w:rsid w:val="000F7121"/>
    <w:rsid w:val="00103857"/>
    <w:rsid w:val="0010624C"/>
    <w:rsid w:val="00106EB0"/>
    <w:rsid w:val="0011190F"/>
    <w:rsid w:val="001122A1"/>
    <w:rsid w:val="00112F02"/>
    <w:rsid w:val="00114989"/>
    <w:rsid w:val="00115355"/>
    <w:rsid w:val="00120D5A"/>
    <w:rsid w:val="00120D96"/>
    <w:rsid w:val="00120FEB"/>
    <w:rsid w:val="001214F8"/>
    <w:rsid w:val="00123CA0"/>
    <w:rsid w:val="00124295"/>
    <w:rsid w:val="00124550"/>
    <w:rsid w:val="00130972"/>
    <w:rsid w:val="00132F7D"/>
    <w:rsid w:val="00135392"/>
    <w:rsid w:val="00135B1D"/>
    <w:rsid w:val="00137437"/>
    <w:rsid w:val="0014225A"/>
    <w:rsid w:val="00142468"/>
    <w:rsid w:val="00143BB9"/>
    <w:rsid w:val="00146AF7"/>
    <w:rsid w:val="001523CB"/>
    <w:rsid w:val="001540CE"/>
    <w:rsid w:val="001559B0"/>
    <w:rsid w:val="00157DB8"/>
    <w:rsid w:val="001601C8"/>
    <w:rsid w:val="00160C82"/>
    <w:rsid w:val="00165584"/>
    <w:rsid w:val="001658FA"/>
    <w:rsid w:val="0016594C"/>
    <w:rsid w:val="00166555"/>
    <w:rsid w:val="001676B5"/>
    <w:rsid w:val="00171114"/>
    <w:rsid w:val="001714F6"/>
    <w:rsid w:val="00174B1B"/>
    <w:rsid w:val="00174ED8"/>
    <w:rsid w:val="0017665A"/>
    <w:rsid w:val="001809A2"/>
    <w:rsid w:val="001814D8"/>
    <w:rsid w:val="00183BBC"/>
    <w:rsid w:val="00184528"/>
    <w:rsid w:val="0018654B"/>
    <w:rsid w:val="001865A9"/>
    <w:rsid w:val="001915DD"/>
    <w:rsid w:val="0019218D"/>
    <w:rsid w:val="00195507"/>
    <w:rsid w:val="00197A82"/>
    <w:rsid w:val="001A03A3"/>
    <w:rsid w:val="001A1817"/>
    <w:rsid w:val="001A2C8B"/>
    <w:rsid w:val="001A3721"/>
    <w:rsid w:val="001A4183"/>
    <w:rsid w:val="001A4B72"/>
    <w:rsid w:val="001A5FB2"/>
    <w:rsid w:val="001A642A"/>
    <w:rsid w:val="001A7ABB"/>
    <w:rsid w:val="001B2330"/>
    <w:rsid w:val="001B3252"/>
    <w:rsid w:val="001B6980"/>
    <w:rsid w:val="001B756E"/>
    <w:rsid w:val="001C2080"/>
    <w:rsid w:val="001C2248"/>
    <w:rsid w:val="001C24AF"/>
    <w:rsid w:val="001D057E"/>
    <w:rsid w:val="001D0CC0"/>
    <w:rsid w:val="001D12E1"/>
    <w:rsid w:val="001D2746"/>
    <w:rsid w:val="001D2F3F"/>
    <w:rsid w:val="001D4E4D"/>
    <w:rsid w:val="001D7105"/>
    <w:rsid w:val="001E04A3"/>
    <w:rsid w:val="001E23AF"/>
    <w:rsid w:val="001E70DB"/>
    <w:rsid w:val="001F1D85"/>
    <w:rsid w:val="001F2252"/>
    <w:rsid w:val="001F22B1"/>
    <w:rsid w:val="001F2680"/>
    <w:rsid w:val="001F2D7F"/>
    <w:rsid w:val="001F3F6C"/>
    <w:rsid w:val="001F4AFC"/>
    <w:rsid w:val="001F4BCC"/>
    <w:rsid w:val="001F50B6"/>
    <w:rsid w:val="001F604C"/>
    <w:rsid w:val="001F6506"/>
    <w:rsid w:val="001F66AD"/>
    <w:rsid w:val="0020012D"/>
    <w:rsid w:val="002001D3"/>
    <w:rsid w:val="00203DEB"/>
    <w:rsid w:val="00204847"/>
    <w:rsid w:val="002138D2"/>
    <w:rsid w:val="00215452"/>
    <w:rsid w:val="00223E7A"/>
    <w:rsid w:val="0022413C"/>
    <w:rsid w:val="00225124"/>
    <w:rsid w:val="00226E75"/>
    <w:rsid w:val="002307F7"/>
    <w:rsid w:val="002334F0"/>
    <w:rsid w:val="00234344"/>
    <w:rsid w:val="00240E48"/>
    <w:rsid w:val="0024276F"/>
    <w:rsid w:val="00243140"/>
    <w:rsid w:val="0024332C"/>
    <w:rsid w:val="00247B24"/>
    <w:rsid w:val="00250B99"/>
    <w:rsid w:val="00252F7A"/>
    <w:rsid w:val="0025315C"/>
    <w:rsid w:val="00255676"/>
    <w:rsid w:val="002568C0"/>
    <w:rsid w:val="00257C11"/>
    <w:rsid w:val="00262105"/>
    <w:rsid w:val="002630D3"/>
    <w:rsid w:val="00265234"/>
    <w:rsid w:val="00266582"/>
    <w:rsid w:val="00270B89"/>
    <w:rsid w:val="00270F8F"/>
    <w:rsid w:val="00272980"/>
    <w:rsid w:val="00273226"/>
    <w:rsid w:val="00275CB7"/>
    <w:rsid w:val="00276445"/>
    <w:rsid w:val="00276977"/>
    <w:rsid w:val="002802C8"/>
    <w:rsid w:val="00280603"/>
    <w:rsid w:val="00280C82"/>
    <w:rsid w:val="00282599"/>
    <w:rsid w:val="00282676"/>
    <w:rsid w:val="002869BD"/>
    <w:rsid w:val="002908E3"/>
    <w:rsid w:val="0029395E"/>
    <w:rsid w:val="00293C1A"/>
    <w:rsid w:val="00294225"/>
    <w:rsid w:val="00296FCC"/>
    <w:rsid w:val="002A1FA7"/>
    <w:rsid w:val="002A3EAD"/>
    <w:rsid w:val="002A4D8A"/>
    <w:rsid w:val="002A51BB"/>
    <w:rsid w:val="002A5C7C"/>
    <w:rsid w:val="002A66E9"/>
    <w:rsid w:val="002A6FCD"/>
    <w:rsid w:val="002A7702"/>
    <w:rsid w:val="002B0782"/>
    <w:rsid w:val="002B60B2"/>
    <w:rsid w:val="002B614D"/>
    <w:rsid w:val="002B70C7"/>
    <w:rsid w:val="002C407D"/>
    <w:rsid w:val="002C5892"/>
    <w:rsid w:val="002C6952"/>
    <w:rsid w:val="002C75D0"/>
    <w:rsid w:val="002C7759"/>
    <w:rsid w:val="002D2BD8"/>
    <w:rsid w:val="002D4F7A"/>
    <w:rsid w:val="002D4F96"/>
    <w:rsid w:val="002D626A"/>
    <w:rsid w:val="002E2D2D"/>
    <w:rsid w:val="002E514F"/>
    <w:rsid w:val="002E5907"/>
    <w:rsid w:val="002E63AB"/>
    <w:rsid w:val="002E6B0A"/>
    <w:rsid w:val="002F15DD"/>
    <w:rsid w:val="002F1DC9"/>
    <w:rsid w:val="002F2F09"/>
    <w:rsid w:val="002F3419"/>
    <w:rsid w:val="002F556F"/>
    <w:rsid w:val="002F5586"/>
    <w:rsid w:val="002F5AE0"/>
    <w:rsid w:val="003007C6"/>
    <w:rsid w:val="003048F1"/>
    <w:rsid w:val="00304D60"/>
    <w:rsid w:val="00305B7A"/>
    <w:rsid w:val="00305C65"/>
    <w:rsid w:val="0030672F"/>
    <w:rsid w:val="00306C2A"/>
    <w:rsid w:val="00306E49"/>
    <w:rsid w:val="00313A81"/>
    <w:rsid w:val="00316965"/>
    <w:rsid w:val="00317F2E"/>
    <w:rsid w:val="0032004B"/>
    <w:rsid w:val="00320469"/>
    <w:rsid w:val="003208C4"/>
    <w:rsid w:val="00322ECD"/>
    <w:rsid w:val="00323A35"/>
    <w:rsid w:val="00325CDA"/>
    <w:rsid w:val="00331A3B"/>
    <w:rsid w:val="00334191"/>
    <w:rsid w:val="00335191"/>
    <w:rsid w:val="00336F1F"/>
    <w:rsid w:val="00337829"/>
    <w:rsid w:val="00341823"/>
    <w:rsid w:val="00341884"/>
    <w:rsid w:val="003454F6"/>
    <w:rsid w:val="00346DF6"/>
    <w:rsid w:val="0035042C"/>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4DDF"/>
    <w:rsid w:val="003A6B66"/>
    <w:rsid w:val="003A7634"/>
    <w:rsid w:val="003A779B"/>
    <w:rsid w:val="003B1381"/>
    <w:rsid w:val="003B4D6F"/>
    <w:rsid w:val="003B4EAD"/>
    <w:rsid w:val="003B72D0"/>
    <w:rsid w:val="003B735D"/>
    <w:rsid w:val="003B781F"/>
    <w:rsid w:val="003C446C"/>
    <w:rsid w:val="003C65B2"/>
    <w:rsid w:val="003D3F4D"/>
    <w:rsid w:val="003D44B3"/>
    <w:rsid w:val="003E25EA"/>
    <w:rsid w:val="003E2E99"/>
    <w:rsid w:val="003E5CF9"/>
    <w:rsid w:val="003E7520"/>
    <w:rsid w:val="003E7E39"/>
    <w:rsid w:val="003F0A92"/>
    <w:rsid w:val="003F1F82"/>
    <w:rsid w:val="003F2D2E"/>
    <w:rsid w:val="003F47DE"/>
    <w:rsid w:val="003F70A8"/>
    <w:rsid w:val="00402407"/>
    <w:rsid w:val="0040263D"/>
    <w:rsid w:val="00405A87"/>
    <w:rsid w:val="004104B5"/>
    <w:rsid w:val="0041118F"/>
    <w:rsid w:val="00411B89"/>
    <w:rsid w:val="00413188"/>
    <w:rsid w:val="00420431"/>
    <w:rsid w:val="00420BDB"/>
    <w:rsid w:val="0042369B"/>
    <w:rsid w:val="00431556"/>
    <w:rsid w:val="004323E3"/>
    <w:rsid w:val="004365C9"/>
    <w:rsid w:val="004414CC"/>
    <w:rsid w:val="00441C49"/>
    <w:rsid w:val="004447C1"/>
    <w:rsid w:val="00444FF6"/>
    <w:rsid w:val="00445D9C"/>
    <w:rsid w:val="00447A2B"/>
    <w:rsid w:val="00450314"/>
    <w:rsid w:val="00451687"/>
    <w:rsid w:val="00454C7A"/>
    <w:rsid w:val="0045503D"/>
    <w:rsid w:val="004572BD"/>
    <w:rsid w:val="00460846"/>
    <w:rsid w:val="00462256"/>
    <w:rsid w:val="00463B16"/>
    <w:rsid w:val="00464799"/>
    <w:rsid w:val="00464A5D"/>
    <w:rsid w:val="004675BC"/>
    <w:rsid w:val="0047256A"/>
    <w:rsid w:val="00473F75"/>
    <w:rsid w:val="0047592A"/>
    <w:rsid w:val="00475E0F"/>
    <w:rsid w:val="00476323"/>
    <w:rsid w:val="00476A2A"/>
    <w:rsid w:val="00476A37"/>
    <w:rsid w:val="004770C4"/>
    <w:rsid w:val="0047786C"/>
    <w:rsid w:val="00481943"/>
    <w:rsid w:val="00481C17"/>
    <w:rsid w:val="00484ED4"/>
    <w:rsid w:val="0049052D"/>
    <w:rsid w:val="00493F20"/>
    <w:rsid w:val="00495932"/>
    <w:rsid w:val="00495DA2"/>
    <w:rsid w:val="00496E54"/>
    <w:rsid w:val="004A25ED"/>
    <w:rsid w:val="004A30D6"/>
    <w:rsid w:val="004A4607"/>
    <w:rsid w:val="004A49FB"/>
    <w:rsid w:val="004B1031"/>
    <w:rsid w:val="004B1C34"/>
    <w:rsid w:val="004B1FC8"/>
    <w:rsid w:val="004B3F9B"/>
    <w:rsid w:val="004B58A4"/>
    <w:rsid w:val="004C11BB"/>
    <w:rsid w:val="004C386B"/>
    <w:rsid w:val="004C4F59"/>
    <w:rsid w:val="004C6204"/>
    <w:rsid w:val="004C6AA2"/>
    <w:rsid w:val="004D4A6A"/>
    <w:rsid w:val="004D4DBB"/>
    <w:rsid w:val="004D584B"/>
    <w:rsid w:val="004D6149"/>
    <w:rsid w:val="004E0F54"/>
    <w:rsid w:val="004E6803"/>
    <w:rsid w:val="004F0849"/>
    <w:rsid w:val="004F1603"/>
    <w:rsid w:val="004F1F10"/>
    <w:rsid w:val="004F5BF0"/>
    <w:rsid w:val="004F72E0"/>
    <w:rsid w:val="00500089"/>
    <w:rsid w:val="00500436"/>
    <w:rsid w:val="005055BF"/>
    <w:rsid w:val="0050738D"/>
    <w:rsid w:val="0050764F"/>
    <w:rsid w:val="00510C97"/>
    <w:rsid w:val="00514E7C"/>
    <w:rsid w:val="005166C6"/>
    <w:rsid w:val="005167D7"/>
    <w:rsid w:val="00520AC2"/>
    <w:rsid w:val="005210D3"/>
    <w:rsid w:val="005229E7"/>
    <w:rsid w:val="005268AB"/>
    <w:rsid w:val="00526977"/>
    <w:rsid w:val="0053039C"/>
    <w:rsid w:val="00530C6D"/>
    <w:rsid w:val="00530E3D"/>
    <w:rsid w:val="00530F2E"/>
    <w:rsid w:val="00531D4E"/>
    <w:rsid w:val="005321DA"/>
    <w:rsid w:val="0053317E"/>
    <w:rsid w:val="00533304"/>
    <w:rsid w:val="005360C3"/>
    <w:rsid w:val="00536E63"/>
    <w:rsid w:val="00541437"/>
    <w:rsid w:val="005500E2"/>
    <w:rsid w:val="00553A3E"/>
    <w:rsid w:val="0055495D"/>
    <w:rsid w:val="0055567B"/>
    <w:rsid w:val="0056006A"/>
    <w:rsid w:val="005611D8"/>
    <w:rsid w:val="00561FFD"/>
    <w:rsid w:val="00565E46"/>
    <w:rsid w:val="00566C0F"/>
    <w:rsid w:val="00567A95"/>
    <w:rsid w:val="00570406"/>
    <w:rsid w:val="005706D1"/>
    <w:rsid w:val="00571447"/>
    <w:rsid w:val="00571DA2"/>
    <w:rsid w:val="00571DBD"/>
    <w:rsid w:val="00572522"/>
    <w:rsid w:val="00573B83"/>
    <w:rsid w:val="00573ECA"/>
    <w:rsid w:val="005748CB"/>
    <w:rsid w:val="005760FC"/>
    <w:rsid w:val="0057632C"/>
    <w:rsid w:val="005802E0"/>
    <w:rsid w:val="0058344E"/>
    <w:rsid w:val="005851B8"/>
    <w:rsid w:val="00586B45"/>
    <w:rsid w:val="00586F87"/>
    <w:rsid w:val="00590237"/>
    <w:rsid w:val="00592AD7"/>
    <w:rsid w:val="00593202"/>
    <w:rsid w:val="00597405"/>
    <w:rsid w:val="005A5CEA"/>
    <w:rsid w:val="005B3B77"/>
    <w:rsid w:val="005B498C"/>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3EAF"/>
    <w:rsid w:val="0060434F"/>
    <w:rsid w:val="006057FF"/>
    <w:rsid w:val="006059E2"/>
    <w:rsid w:val="00606484"/>
    <w:rsid w:val="0060657A"/>
    <w:rsid w:val="00611935"/>
    <w:rsid w:val="006122E8"/>
    <w:rsid w:val="00612A8E"/>
    <w:rsid w:val="00613BE2"/>
    <w:rsid w:val="00615C45"/>
    <w:rsid w:val="006170AA"/>
    <w:rsid w:val="006235F6"/>
    <w:rsid w:val="0062414F"/>
    <w:rsid w:val="006254D6"/>
    <w:rsid w:val="00627C36"/>
    <w:rsid w:val="00633886"/>
    <w:rsid w:val="006350D0"/>
    <w:rsid w:val="006416D5"/>
    <w:rsid w:val="00642820"/>
    <w:rsid w:val="006428CD"/>
    <w:rsid w:val="00642C2C"/>
    <w:rsid w:val="0064684C"/>
    <w:rsid w:val="00647480"/>
    <w:rsid w:val="00647C67"/>
    <w:rsid w:val="006500B8"/>
    <w:rsid w:val="00650C60"/>
    <w:rsid w:val="006525F1"/>
    <w:rsid w:val="006532D7"/>
    <w:rsid w:val="006549F9"/>
    <w:rsid w:val="00656565"/>
    <w:rsid w:val="00657086"/>
    <w:rsid w:val="006609BF"/>
    <w:rsid w:val="00661636"/>
    <w:rsid w:val="00664816"/>
    <w:rsid w:val="00667EA0"/>
    <w:rsid w:val="00674F03"/>
    <w:rsid w:val="00675371"/>
    <w:rsid w:val="00676D4B"/>
    <w:rsid w:val="006851C2"/>
    <w:rsid w:val="00686B3E"/>
    <w:rsid w:val="00695142"/>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D750A"/>
    <w:rsid w:val="006E040F"/>
    <w:rsid w:val="006E1231"/>
    <w:rsid w:val="006E2AC3"/>
    <w:rsid w:val="006E30FD"/>
    <w:rsid w:val="006E4582"/>
    <w:rsid w:val="006E7075"/>
    <w:rsid w:val="006E766F"/>
    <w:rsid w:val="006F301A"/>
    <w:rsid w:val="007003CE"/>
    <w:rsid w:val="0070097C"/>
    <w:rsid w:val="00702597"/>
    <w:rsid w:val="00702CE0"/>
    <w:rsid w:val="007051A3"/>
    <w:rsid w:val="00705D52"/>
    <w:rsid w:val="0070640B"/>
    <w:rsid w:val="0071016D"/>
    <w:rsid w:val="00710318"/>
    <w:rsid w:val="00711BC9"/>
    <w:rsid w:val="00716115"/>
    <w:rsid w:val="007249B1"/>
    <w:rsid w:val="00725468"/>
    <w:rsid w:val="00725475"/>
    <w:rsid w:val="007255EA"/>
    <w:rsid w:val="00736222"/>
    <w:rsid w:val="00747B38"/>
    <w:rsid w:val="00747D22"/>
    <w:rsid w:val="00752799"/>
    <w:rsid w:val="00754B2E"/>
    <w:rsid w:val="00755106"/>
    <w:rsid w:val="00755F01"/>
    <w:rsid w:val="007564ED"/>
    <w:rsid w:val="0076009F"/>
    <w:rsid w:val="00760443"/>
    <w:rsid w:val="007608E2"/>
    <w:rsid w:val="00760D54"/>
    <w:rsid w:val="00762072"/>
    <w:rsid w:val="007622F5"/>
    <w:rsid w:val="007636CF"/>
    <w:rsid w:val="0076593F"/>
    <w:rsid w:val="007661C3"/>
    <w:rsid w:val="00771052"/>
    <w:rsid w:val="00771A80"/>
    <w:rsid w:val="00774A6C"/>
    <w:rsid w:val="00775A81"/>
    <w:rsid w:val="0077790F"/>
    <w:rsid w:val="00781221"/>
    <w:rsid w:val="00790B67"/>
    <w:rsid w:val="00791E62"/>
    <w:rsid w:val="00792AD3"/>
    <w:rsid w:val="00792E14"/>
    <w:rsid w:val="00793AC9"/>
    <w:rsid w:val="00794810"/>
    <w:rsid w:val="00795809"/>
    <w:rsid w:val="007A16F2"/>
    <w:rsid w:val="007A56BF"/>
    <w:rsid w:val="007A6049"/>
    <w:rsid w:val="007A67BA"/>
    <w:rsid w:val="007A7C16"/>
    <w:rsid w:val="007B11B3"/>
    <w:rsid w:val="007B1D78"/>
    <w:rsid w:val="007B5D1C"/>
    <w:rsid w:val="007C00D8"/>
    <w:rsid w:val="007C0B75"/>
    <w:rsid w:val="007C1AA6"/>
    <w:rsid w:val="007C2671"/>
    <w:rsid w:val="007C39C4"/>
    <w:rsid w:val="007C45A6"/>
    <w:rsid w:val="007C474E"/>
    <w:rsid w:val="007D0631"/>
    <w:rsid w:val="007D074A"/>
    <w:rsid w:val="007D7C30"/>
    <w:rsid w:val="007D7F90"/>
    <w:rsid w:val="007E0AA2"/>
    <w:rsid w:val="007E23E2"/>
    <w:rsid w:val="007E301C"/>
    <w:rsid w:val="007E4131"/>
    <w:rsid w:val="007E4FC1"/>
    <w:rsid w:val="007E7B1F"/>
    <w:rsid w:val="007F38C2"/>
    <w:rsid w:val="007F511E"/>
    <w:rsid w:val="007F73C6"/>
    <w:rsid w:val="007F79B8"/>
    <w:rsid w:val="00804DF7"/>
    <w:rsid w:val="008060F3"/>
    <w:rsid w:val="008071A1"/>
    <w:rsid w:val="0081166E"/>
    <w:rsid w:val="0081424C"/>
    <w:rsid w:val="0081428F"/>
    <w:rsid w:val="0081468E"/>
    <w:rsid w:val="00814B8F"/>
    <w:rsid w:val="008159CE"/>
    <w:rsid w:val="008205D5"/>
    <w:rsid w:val="00820F78"/>
    <w:rsid w:val="00826B69"/>
    <w:rsid w:val="008307F9"/>
    <w:rsid w:val="008312F6"/>
    <w:rsid w:val="00831540"/>
    <w:rsid w:val="00831F1A"/>
    <w:rsid w:val="00832CDB"/>
    <w:rsid w:val="0083456F"/>
    <w:rsid w:val="00834C4A"/>
    <w:rsid w:val="0083641B"/>
    <w:rsid w:val="0084001A"/>
    <w:rsid w:val="00840432"/>
    <w:rsid w:val="00841212"/>
    <w:rsid w:val="00843B80"/>
    <w:rsid w:val="00844026"/>
    <w:rsid w:val="008453BA"/>
    <w:rsid w:val="00852B6B"/>
    <w:rsid w:val="00853353"/>
    <w:rsid w:val="0085426B"/>
    <w:rsid w:val="00855AE4"/>
    <w:rsid w:val="00857573"/>
    <w:rsid w:val="00860C9C"/>
    <w:rsid w:val="0086130E"/>
    <w:rsid w:val="00861F88"/>
    <w:rsid w:val="008625C5"/>
    <w:rsid w:val="0086311A"/>
    <w:rsid w:val="0086415B"/>
    <w:rsid w:val="00870A61"/>
    <w:rsid w:val="008721E1"/>
    <w:rsid w:val="00874316"/>
    <w:rsid w:val="00880862"/>
    <w:rsid w:val="00891DB8"/>
    <w:rsid w:val="008929BF"/>
    <w:rsid w:val="00892FE4"/>
    <w:rsid w:val="00893FA4"/>
    <w:rsid w:val="00894418"/>
    <w:rsid w:val="00895193"/>
    <w:rsid w:val="00896311"/>
    <w:rsid w:val="008968A3"/>
    <w:rsid w:val="00896A26"/>
    <w:rsid w:val="00896E93"/>
    <w:rsid w:val="008A0E09"/>
    <w:rsid w:val="008A55C3"/>
    <w:rsid w:val="008A64CA"/>
    <w:rsid w:val="008A652D"/>
    <w:rsid w:val="008A6536"/>
    <w:rsid w:val="008B11FB"/>
    <w:rsid w:val="008B3322"/>
    <w:rsid w:val="008B39EC"/>
    <w:rsid w:val="008B3D57"/>
    <w:rsid w:val="008B567D"/>
    <w:rsid w:val="008B7094"/>
    <w:rsid w:val="008C1668"/>
    <w:rsid w:val="008C1FAD"/>
    <w:rsid w:val="008C20FD"/>
    <w:rsid w:val="008C557D"/>
    <w:rsid w:val="008C5C28"/>
    <w:rsid w:val="008D12AC"/>
    <w:rsid w:val="008D1496"/>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5270"/>
    <w:rsid w:val="009062F0"/>
    <w:rsid w:val="00906C31"/>
    <w:rsid w:val="00907E91"/>
    <w:rsid w:val="00911E95"/>
    <w:rsid w:val="00914347"/>
    <w:rsid w:val="0091626F"/>
    <w:rsid w:val="0092068B"/>
    <w:rsid w:val="00922168"/>
    <w:rsid w:val="00922BE4"/>
    <w:rsid w:val="00923DF8"/>
    <w:rsid w:val="0092440C"/>
    <w:rsid w:val="00924804"/>
    <w:rsid w:val="009260EB"/>
    <w:rsid w:val="009266D5"/>
    <w:rsid w:val="009266E3"/>
    <w:rsid w:val="00927CCB"/>
    <w:rsid w:val="00927E22"/>
    <w:rsid w:val="0093512F"/>
    <w:rsid w:val="0093573D"/>
    <w:rsid w:val="00941A10"/>
    <w:rsid w:val="00941CB7"/>
    <w:rsid w:val="00943EE5"/>
    <w:rsid w:val="0094501E"/>
    <w:rsid w:val="009460CD"/>
    <w:rsid w:val="0095104F"/>
    <w:rsid w:val="009511C5"/>
    <w:rsid w:val="00951DC0"/>
    <w:rsid w:val="00953F3F"/>
    <w:rsid w:val="00955C54"/>
    <w:rsid w:val="009564E3"/>
    <w:rsid w:val="00957AE2"/>
    <w:rsid w:val="00960F20"/>
    <w:rsid w:val="009621E0"/>
    <w:rsid w:val="00970816"/>
    <w:rsid w:val="009725F4"/>
    <w:rsid w:val="0097573D"/>
    <w:rsid w:val="00976FC6"/>
    <w:rsid w:val="00977C5D"/>
    <w:rsid w:val="00977CB7"/>
    <w:rsid w:val="009800D5"/>
    <w:rsid w:val="009804F0"/>
    <w:rsid w:val="00981611"/>
    <w:rsid w:val="00991F22"/>
    <w:rsid w:val="0099470D"/>
    <w:rsid w:val="00994DC6"/>
    <w:rsid w:val="00997EC6"/>
    <w:rsid w:val="00997FC4"/>
    <w:rsid w:val="009A1B24"/>
    <w:rsid w:val="009A2F40"/>
    <w:rsid w:val="009A4E04"/>
    <w:rsid w:val="009A5B51"/>
    <w:rsid w:val="009B102F"/>
    <w:rsid w:val="009B31E3"/>
    <w:rsid w:val="009B3896"/>
    <w:rsid w:val="009B38BA"/>
    <w:rsid w:val="009B4AC7"/>
    <w:rsid w:val="009B70CC"/>
    <w:rsid w:val="009C1724"/>
    <w:rsid w:val="009C41A9"/>
    <w:rsid w:val="009C4824"/>
    <w:rsid w:val="009D0894"/>
    <w:rsid w:val="009D1939"/>
    <w:rsid w:val="009D1E40"/>
    <w:rsid w:val="009D2191"/>
    <w:rsid w:val="009D231E"/>
    <w:rsid w:val="009D3021"/>
    <w:rsid w:val="009D4EAF"/>
    <w:rsid w:val="009D5379"/>
    <w:rsid w:val="009D5D8F"/>
    <w:rsid w:val="009D736D"/>
    <w:rsid w:val="009E107F"/>
    <w:rsid w:val="009E1BD8"/>
    <w:rsid w:val="009E59B9"/>
    <w:rsid w:val="009F2977"/>
    <w:rsid w:val="009F3C66"/>
    <w:rsid w:val="009F3E2D"/>
    <w:rsid w:val="00A0466B"/>
    <w:rsid w:val="00A13A32"/>
    <w:rsid w:val="00A16B42"/>
    <w:rsid w:val="00A16F37"/>
    <w:rsid w:val="00A20D1C"/>
    <w:rsid w:val="00A210CA"/>
    <w:rsid w:val="00A223E7"/>
    <w:rsid w:val="00A2276C"/>
    <w:rsid w:val="00A22D2D"/>
    <w:rsid w:val="00A27DFA"/>
    <w:rsid w:val="00A30687"/>
    <w:rsid w:val="00A30EBB"/>
    <w:rsid w:val="00A43BC8"/>
    <w:rsid w:val="00A44EE3"/>
    <w:rsid w:val="00A47CB2"/>
    <w:rsid w:val="00A47DBF"/>
    <w:rsid w:val="00A50ACD"/>
    <w:rsid w:val="00A50B59"/>
    <w:rsid w:val="00A526DB"/>
    <w:rsid w:val="00A52F50"/>
    <w:rsid w:val="00A542B1"/>
    <w:rsid w:val="00A54589"/>
    <w:rsid w:val="00A56828"/>
    <w:rsid w:val="00A60393"/>
    <w:rsid w:val="00A6121E"/>
    <w:rsid w:val="00A63035"/>
    <w:rsid w:val="00A638AA"/>
    <w:rsid w:val="00A64132"/>
    <w:rsid w:val="00A65DF5"/>
    <w:rsid w:val="00A70C17"/>
    <w:rsid w:val="00A7235F"/>
    <w:rsid w:val="00A7426A"/>
    <w:rsid w:val="00A76AEC"/>
    <w:rsid w:val="00A76B3B"/>
    <w:rsid w:val="00A76C51"/>
    <w:rsid w:val="00A7765C"/>
    <w:rsid w:val="00A80724"/>
    <w:rsid w:val="00A81423"/>
    <w:rsid w:val="00A81B59"/>
    <w:rsid w:val="00A82B41"/>
    <w:rsid w:val="00A82BFA"/>
    <w:rsid w:val="00A869F9"/>
    <w:rsid w:val="00A909EF"/>
    <w:rsid w:val="00A912BB"/>
    <w:rsid w:val="00A920B2"/>
    <w:rsid w:val="00A93054"/>
    <w:rsid w:val="00AA0FC2"/>
    <w:rsid w:val="00AA1A9D"/>
    <w:rsid w:val="00AA5BB1"/>
    <w:rsid w:val="00AA6FC1"/>
    <w:rsid w:val="00AA70B4"/>
    <w:rsid w:val="00AB1225"/>
    <w:rsid w:val="00AB1276"/>
    <w:rsid w:val="00AB3DA8"/>
    <w:rsid w:val="00AB4F96"/>
    <w:rsid w:val="00AB5C37"/>
    <w:rsid w:val="00AB652E"/>
    <w:rsid w:val="00AB6960"/>
    <w:rsid w:val="00AB6FC9"/>
    <w:rsid w:val="00AB7D7C"/>
    <w:rsid w:val="00AC224F"/>
    <w:rsid w:val="00AC3248"/>
    <w:rsid w:val="00AC32EA"/>
    <w:rsid w:val="00AC3A0A"/>
    <w:rsid w:val="00AC4F54"/>
    <w:rsid w:val="00AC56C2"/>
    <w:rsid w:val="00AD0EF5"/>
    <w:rsid w:val="00AD16D7"/>
    <w:rsid w:val="00AD2BB5"/>
    <w:rsid w:val="00AD4343"/>
    <w:rsid w:val="00AD7AB0"/>
    <w:rsid w:val="00AD7CAE"/>
    <w:rsid w:val="00AD7E4D"/>
    <w:rsid w:val="00AF06D3"/>
    <w:rsid w:val="00AF1D68"/>
    <w:rsid w:val="00AF20D5"/>
    <w:rsid w:val="00AF24B8"/>
    <w:rsid w:val="00AF4037"/>
    <w:rsid w:val="00AF707A"/>
    <w:rsid w:val="00AF78B8"/>
    <w:rsid w:val="00AF7B0C"/>
    <w:rsid w:val="00B008A4"/>
    <w:rsid w:val="00B03586"/>
    <w:rsid w:val="00B03757"/>
    <w:rsid w:val="00B0375E"/>
    <w:rsid w:val="00B051CC"/>
    <w:rsid w:val="00B06A14"/>
    <w:rsid w:val="00B07604"/>
    <w:rsid w:val="00B07BE4"/>
    <w:rsid w:val="00B15FB1"/>
    <w:rsid w:val="00B1608B"/>
    <w:rsid w:val="00B164DC"/>
    <w:rsid w:val="00B214AA"/>
    <w:rsid w:val="00B25029"/>
    <w:rsid w:val="00B2570B"/>
    <w:rsid w:val="00B3088B"/>
    <w:rsid w:val="00B33D7E"/>
    <w:rsid w:val="00B33ED0"/>
    <w:rsid w:val="00B40D9D"/>
    <w:rsid w:val="00B41F35"/>
    <w:rsid w:val="00B45157"/>
    <w:rsid w:val="00B50EBC"/>
    <w:rsid w:val="00B54091"/>
    <w:rsid w:val="00B5622B"/>
    <w:rsid w:val="00B5705C"/>
    <w:rsid w:val="00B6585E"/>
    <w:rsid w:val="00B67987"/>
    <w:rsid w:val="00B70A24"/>
    <w:rsid w:val="00B70C76"/>
    <w:rsid w:val="00B71B0B"/>
    <w:rsid w:val="00B753C0"/>
    <w:rsid w:val="00B83B7E"/>
    <w:rsid w:val="00B8520C"/>
    <w:rsid w:val="00B8752F"/>
    <w:rsid w:val="00B90920"/>
    <w:rsid w:val="00B90C30"/>
    <w:rsid w:val="00B91F1E"/>
    <w:rsid w:val="00B94E79"/>
    <w:rsid w:val="00B95805"/>
    <w:rsid w:val="00B963E8"/>
    <w:rsid w:val="00B96B51"/>
    <w:rsid w:val="00BA0901"/>
    <w:rsid w:val="00BA4477"/>
    <w:rsid w:val="00BA5DEC"/>
    <w:rsid w:val="00BB33DC"/>
    <w:rsid w:val="00BB3984"/>
    <w:rsid w:val="00BB753D"/>
    <w:rsid w:val="00BB7EC5"/>
    <w:rsid w:val="00BC5D45"/>
    <w:rsid w:val="00BC6485"/>
    <w:rsid w:val="00BC7250"/>
    <w:rsid w:val="00BC7A77"/>
    <w:rsid w:val="00BD2333"/>
    <w:rsid w:val="00BD2354"/>
    <w:rsid w:val="00BD317F"/>
    <w:rsid w:val="00BE1C41"/>
    <w:rsid w:val="00BE532D"/>
    <w:rsid w:val="00BE6AAF"/>
    <w:rsid w:val="00BF01E9"/>
    <w:rsid w:val="00BF0433"/>
    <w:rsid w:val="00BF1342"/>
    <w:rsid w:val="00BF18AF"/>
    <w:rsid w:val="00BF2EBE"/>
    <w:rsid w:val="00BF34B2"/>
    <w:rsid w:val="00BF3B70"/>
    <w:rsid w:val="00BF405A"/>
    <w:rsid w:val="00BF7308"/>
    <w:rsid w:val="00C0021B"/>
    <w:rsid w:val="00C00DBB"/>
    <w:rsid w:val="00C00E91"/>
    <w:rsid w:val="00C04B35"/>
    <w:rsid w:val="00C10760"/>
    <w:rsid w:val="00C10B6B"/>
    <w:rsid w:val="00C145D2"/>
    <w:rsid w:val="00C177CD"/>
    <w:rsid w:val="00C21CDC"/>
    <w:rsid w:val="00C23E9B"/>
    <w:rsid w:val="00C3027F"/>
    <w:rsid w:val="00C30632"/>
    <w:rsid w:val="00C33376"/>
    <w:rsid w:val="00C370BA"/>
    <w:rsid w:val="00C4025F"/>
    <w:rsid w:val="00C42634"/>
    <w:rsid w:val="00C441B5"/>
    <w:rsid w:val="00C47DB1"/>
    <w:rsid w:val="00C5288F"/>
    <w:rsid w:val="00C52CC2"/>
    <w:rsid w:val="00C53E63"/>
    <w:rsid w:val="00C5528C"/>
    <w:rsid w:val="00C559E2"/>
    <w:rsid w:val="00C55C41"/>
    <w:rsid w:val="00C5657B"/>
    <w:rsid w:val="00C57532"/>
    <w:rsid w:val="00C61E60"/>
    <w:rsid w:val="00C63425"/>
    <w:rsid w:val="00C64B15"/>
    <w:rsid w:val="00C64F6F"/>
    <w:rsid w:val="00C6506F"/>
    <w:rsid w:val="00C67EFF"/>
    <w:rsid w:val="00C702E6"/>
    <w:rsid w:val="00C7086D"/>
    <w:rsid w:val="00C70AD4"/>
    <w:rsid w:val="00C70D4F"/>
    <w:rsid w:val="00C72EA0"/>
    <w:rsid w:val="00C7443B"/>
    <w:rsid w:val="00C7677D"/>
    <w:rsid w:val="00C777C8"/>
    <w:rsid w:val="00C77AC5"/>
    <w:rsid w:val="00C810AE"/>
    <w:rsid w:val="00C81F52"/>
    <w:rsid w:val="00C836D2"/>
    <w:rsid w:val="00C86917"/>
    <w:rsid w:val="00C9056C"/>
    <w:rsid w:val="00C9237A"/>
    <w:rsid w:val="00C9245C"/>
    <w:rsid w:val="00C93155"/>
    <w:rsid w:val="00C93CBE"/>
    <w:rsid w:val="00C93FB6"/>
    <w:rsid w:val="00C96058"/>
    <w:rsid w:val="00C9643A"/>
    <w:rsid w:val="00C9743C"/>
    <w:rsid w:val="00CA1FB2"/>
    <w:rsid w:val="00CA222B"/>
    <w:rsid w:val="00CA2C3F"/>
    <w:rsid w:val="00CA40E1"/>
    <w:rsid w:val="00CA6D53"/>
    <w:rsid w:val="00CB1BE9"/>
    <w:rsid w:val="00CB39CC"/>
    <w:rsid w:val="00CB3A7D"/>
    <w:rsid w:val="00CB755C"/>
    <w:rsid w:val="00CC1F86"/>
    <w:rsid w:val="00CC3265"/>
    <w:rsid w:val="00CC32DE"/>
    <w:rsid w:val="00CC3923"/>
    <w:rsid w:val="00CC39AD"/>
    <w:rsid w:val="00CD413D"/>
    <w:rsid w:val="00CD46E5"/>
    <w:rsid w:val="00CD5862"/>
    <w:rsid w:val="00CD78E7"/>
    <w:rsid w:val="00CE2BE4"/>
    <w:rsid w:val="00CE6223"/>
    <w:rsid w:val="00CE6310"/>
    <w:rsid w:val="00CF42C6"/>
    <w:rsid w:val="00CF6A78"/>
    <w:rsid w:val="00D01BFA"/>
    <w:rsid w:val="00D0430A"/>
    <w:rsid w:val="00D0650A"/>
    <w:rsid w:val="00D07C4E"/>
    <w:rsid w:val="00D113F7"/>
    <w:rsid w:val="00D11E52"/>
    <w:rsid w:val="00D126A7"/>
    <w:rsid w:val="00D1361C"/>
    <w:rsid w:val="00D14361"/>
    <w:rsid w:val="00D145FD"/>
    <w:rsid w:val="00D17414"/>
    <w:rsid w:val="00D25014"/>
    <w:rsid w:val="00D26A5B"/>
    <w:rsid w:val="00D30589"/>
    <w:rsid w:val="00D30B8C"/>
    <w:rsid w:val="00D33AEC"/>
    <w:rsid w:val="00D36089"/>
    <w:rsid w:val="00D369E6"/>
    <w:rsid w:val="00D372C2"/>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578A"/>
    <w:rsid w:val="00D66111"/>
    <w:rsid w:val="00D670E6"/>
    <w:rsid w:val="00D67115"/>
    <w:rsid w:val="00D677E9"/>
    <w:rsid w:val="00D71BF2"/>
    <w:rsid w:val="00D766D0"/>
    <w:rsid w:val="00D77A10"/>
    <w:rsid w:val="00D85E52"/>
    <w:rsid w:val="00D86036"/>
    <w:rsid w:val="00D86144"/>
    <w:rsid w:val="00D91317"/>
    <w:rsid w:val="00D91FFD"/>
    <w:rsid w:val="00D936A4"/>
    <w:rsid w:val="00DA03EB"/>
    <w:rsid w:val="00DA44C2"/>
    <w:rsid w:val="00DA4B62"/>
    <w:rsid w:val="00DA51D7"/>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D7468"/>
    <w:rsid w:val="00DD7FEE"/>
    <w:rsid w:val="00DE423A"/>
    <w:rsid w:val="00DE68E4"/>
    <w:rsid w:val="00DE72FE"/>
    <w:rsid w:val="00DF0A8C"/>
    <w:rsid w:val="00DF211D"/>
    <w:rsid w:val="00DF40BA"/>
    <w:rsid w:val="00DF7BF4"/>
    <w:rsid w:val="00E002AF"/>
    <w:rsid w:val="00E00472"/>
    <w:rsid w:val="00E037A6"/>
    <w:rsid w:val="00E05DCA"/>
    <w:rsid w:val="00E07F10"/>
    <w:rsid w:val="00E10A8E"/>
    <w:rsid w:val="00E12652"/>
    <w:rsid w:val="00E140AF"/>
    <w:rsid w:val="00E1478F"/>
    <w:rsid w:val="00E152EB"/>
    <w:rsid w:val="00E16D23"/>
    <w:rsid w:val="00E17CC4"/>
    <w:rsid w:val="00E214C8"/>
    <w:rsid w:val="00E22778"/>
    <w:rsid w:val="00E24625"/>
    <w:rsid w:val="00E24AA6"/>
    <w:rsid w:val="00E25800"/>
    <w:rsid w:val="00E25B9A"/>
    <w:rsid w:val="00E33442"/>
    <w:rsid w:val="00E33562"/>
    <w:rsid w:val="00E35EC0"/>
    <w:rsid w:val="00E379EA"/>
    <w:rsid w:val="00E40AB1"/>
    <w:rsid w:val="00E413D4"/>
    <w:rsid w:val="00E430F7"/>
    <w:rsid w:val="00E4370E"/>
    <w:rsid w:val="00E43CFD"/>
    <w:rsid w:val="00E45BC3"/>
    <w:rsid w:val="00E46B6F"/>
    <w:rsid w:val="00E51E93"/>
    <w:rsid w:val="00E521F3"/>
    <w:rsid w:val="00E524EF"/>
    <w:rsid w:val="00E5641D"/>
    <w:rsid w:val="00E57D10"/>
    <w:rsid w:val="00E64756"/>
    <w:rsid w:val="00E670E3"/>
    <w:rsid w:val="00E6743A"/>
    <w:rsid w:val="00E7515D"/>
    <w:rsid w:val="00E757BF"/>
    <w:rsid w:val="00E80911"/>
    <w:rsid w:val="00E83009"/>
    <w:rsid w:val="00E859FE"/>
    <w:rsid w:val="00E873C4"/>
    <w:rsid w:val="00E87A25"/>
    <w:rsid w:val="00E97F61"/>
    <w:rsid w:val="00EA0261"/>
    <w:rsid w:val="00EA0497"/>
    <w:rsid w:val="00EA1E5E"/>
    <w:rsid w:val="00EA2418"/>
    <w:rsid w:val="00EA27F3"/>
    <w:rsid w:val="00EA2CB6"/>
    <w:rsid w:val="00EA3370"/>
    <w:rsid w:val="00EA5833"/>
    <w:rsid w:val="00EA7EBC"/>
    <w:rsid w:val="00EB2D72"/>
    <w:rsid w:val="00EB36A0"/>
    <w:rsid w:val="00EB41CD"/>
    <w:rsid w:val="00EB53DE"/>
    <w:rsid w:val="00EC137B"/>
    <w:rsid w:val="00EC1AA9"/>
    <w:rsid w:val="00EC5F1F"/>
    <w:rsid w:val="00EC775E"/>
    <w:rsid w:val="00ED1B47"/>
    <w:rsid w:val="00ED2E1F"/>
    <w:rsid w:val="00ED328F"/>
    <w:rsid w:val="00ED354C"/>
    <w:rsid w:val="00ED5487"/>
    <w:rsid w:val="00ED5749"/>
    <w:rsid w:val="00ED648B"/>
    <w:rsid w:val="00EE1165"/>
    <w:rsid w:val="00EE1ADB"/>
    <w:rsid w:val="00EE28CB"/>
    <w:rsid w:val="00EE40DB"/>
    <w:rsid w:val="00EE41DA"/>
    <w:rsid w:val="00EE4A45"/>
    <w:rsid w:val="00EE4EB8"/>
    <w:rsid w:val="00EE5554"/>
    <w:rsid w:val="00EE6825"/>
    <w:rsid w:val="00EE6C5B"/>
    <w:rsid w:val="00EE6C92"/>
    <w:rsid w:val="00EE7461"/>
    <w:rsid w:val="00EF1AD9"/>
    <w:rsid w:val="00EF1FFC"/>
    <w:rsid w:val="00EF216E"/>
    <w:rsid w:val="00EF5EA8"/>
    <w:rsid w:val="00EF7006"/>
    <w:rsid w:val="00EF75C8"/>
    <w:rsid w:val="00F00E96"/>
    <w:rsid w:val="00F01866"/>
    <w:rsid w:val="00F0383F"/>
    <w:rsid w:val="00F06B4A"/>
    <w:rsid w:val="00F06CBD"/>
    <w:rsid w:val="00F10848"/>
    <w:rsid w:val="00F113E6"/>
    <w:rsid w:val="00F149D5"/>
    <w:rsid w:val="00F15B74"/>
    <w:rsid w:val="00F202F6"/>
    <w:rsid w:val="00F20ABB"/>
    <w:rsid w:val="00F211CC"/>
    <w:rsid w:val="00F2555D"/>
    <w:rsid w:val="00F25D47"/>
    <w:rsid w:val="00F2637C"/>
    <w:rsid w:val="00F269C9"/>
    <w:rsid w:val="00F26F67"/>
    <w:rsid w:val="00F3069B"/>
    <w:rsid w:val="00F31F9D"/>
    <w:rsid w:val="00F35960"/>
    <w:rsid w:val="00F36BE1"/>
    <w:rsid w:val="00F409A8"/>
    <w:rsid w:val="00F40F36"/>
    <w:rsid w:val="00F41DB3"/>
    <w:rsid w:val="00F46086"/>
    <w:rsid w:val="00F46A83"/>
    <w:rsid w:val="00F473D9"/>
    <w:rsid w:val="00F55648"/>
    <w:rsid w:val="00F562C6"/>
    <w:rsid w:val="00F57598"/>
    <w:rsid w:val="00F61237"/>
    <w:rsid w:val="00F641E4"/>
    <w:rsid w:val="00F666B9"/>
    <w:rsid w:val="00F672A3"/>
    <w:rsid w:val="00F70CC9"/>
    <w:rsid w:val="00F75163"/>
    <w:rsid w:val="00F76922"/>
    <w:rsid w:val="00F8140B"/>
    <w:rsid w:val="00F816C7"/>
    <w:rsid w:val="00F81753"/>
    <w:rsid w:val="00F81D7C"/>
    <w:rsid w:val="00F8216C"/>
    <w:rsid w:val="00F829ED"/>
    <w:rsid w:val="00F83C56"/>
    <w:rsid w:val="00F84F1A"/>
    <w:rsid w:val="00F86486"/>
    <w:rsid w:val="00F90236"/>
    <w:rsid w:val="00F91F3D"/>
    <w:rsid w:val="00F92054"/>
    <w:rsid w:val="00F92ADF"/>
    <w:rsid w:val="00F92C6B"/>
    <w:rsid w:val="00F97D14"/>
    <w:rsid w:val="00FA0583"/>
    <w:rsid w:val="00FA174C"/>
    <w:rsid w:val="00FA1D0C"/>
    <w:rsid w:val="00FA4D78"/>
    <w:rsid w:val="00FA61B5"/>
    <w:rsid w:val="00FA7E95"/>
    <w:rsid w:val="00FB379A"/>
    <w:rsid w:val="00FB580F"/>
    <w:rsid w:val="00FB5FEC"/>
    <w:rsid w:val="00FB687B"/>
    <w:rsid w:val="00FB77A2"/>
    <w:rsid w:val="00FC358B"/>
    <w:rsid w:val="00FC39BF"/>
    <w:rsid w:val="00FC4101"/>
    <w:rsid w:val="00FC4E9E"/>
    <w:rsid w:val="00FD2C89"/>
    <w:rsid w:val="00FD31F6"/>
    <w:rsid w:val="00FD5C71"/>
    <w:rsid w:val="00FE0F8F"/>
    <w:rsid w:val="00FE3330"/>
    <w:rsid w:val="00FE43DA"/>
    <w:rsid w:val="00FE4BA9"/>
    <w:rsid w:val="00FE575C"/>
    <w:rsid w:val="00FE6020"/>
    <w:rsid w:val="00FE75D3"/>
    <w:rsid w:val="00FF4157"/>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670">
      <w:bodyDiv w:val="1"/>
      <w:marLeft w:val="0"/>
      <w:marRight w:val="0"/>
      <w:marTop w:val="0"/>
      <w:marBottom w:val="0"/>
      <w:divBdr>
        <w:top w:val="none" w:sz="0" w:space="0" w:color="auto"/>
        <w:left w:val="none" w:sz="0" w:space="0" w:color="auto"/>
        <w:bottom w:val="none" w:sz="0" w:space="0" w:color="auto"/>
        <w:right w:val="none" w:sz="0" w:space="0" w:color="auto"/>
      </w:divBdr>
      <w:divsChild>
        <w:div w:id="1066956448">
          <w:marLeft w:val="0"/>
          <w:marRight w:val="0"/>
          <w:marTop w:val="0"/>
          <w:marBottom w:val="0"/>
          <w:divBdr>
            <w:top w:val="none" w:sz="0" w:space="0" w:color="auto"/>
            <w:left w:val="none" w:sz="0" w:space="0" w:color="auto"/>
            <w:bottom w:val="none" w:sz="0" w:space="0" w:color="auto"/>
            <w:right w:val="none" w:sz="0" w:space="0" w:color="auto"/>
          </w:divBdr>
          <w:divsChild>
            <w:div w:id="894698554">
              <w:marLeft w:val="0"/>
              <w:marRight w:val="0"/>
              <w:marTop w:val="0"/>
              <w:marBottom w:val="0"/>
              <w:divBdr>
                <w:top w:val="none" w:sz="0" w:space="0" w:color="auto"/>
                <w:left w:val="none" w:sz="0" w:space="0" w:color="auto"/>
                <w:bottom w:val="none" w:sz="0" w:space="0" w:color="auto"/>
                <w:right w:val="none" w:sz="0" w:space="0" w:color="auto"/>
              </w:divBdr>
              <w:divsChild>
                <w:div w:id="948049639">
                  <w:marLeft w:val="0"/>
                  <w:marRight w:val="0"/>
                  <w:marTop w:val="0"/>
                  <w:marBottom w:val="0"/>
                  <w:divBdr>
                    <w:top w:val="none" w:sz="0" w:space="0" w:color="auto"/>
                    <w:left w:val="none" w:sz="0" w:space="0" w:color="auto"/>
                    <w:bottom w:val="none" w:sz="0" w:space="0" w:color="auto"/>
                    <w:right w:val="none" w:sz="0" w:space="0" w:color="auto"/>
                  </w:divBdr>
                  <w:divsChild>
                    <w:div w:id="112381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375532">
      <w:bodyDiv w:val="1"/>
      <w:marLeft w:val="0"/>
      <w:marRight w:val="0"/>
      <w:marTop w:val="0"/>
      <w:marBottom w:val="0"/>
      <w:divBdr>
        <w:top w:val="none" w:sz="0" w:space="0" w:color="auto"/>
        <w:left w:val="none" w:sz="0" w:space="0" w:color="auto"/>
        <w:bottom w:val="none" w:sz="0" w:space="0" w:color="auto"/>
        <w:right w:val="none" w:sz="0" w:space="0" w:color="auto"/>
      </w:divBdr>
      <w:divsChild>
        <w:div w:id="404837065">
          <w:marLeft w:val="0"/>
          <w:marRight w:val="0"/>
          <w:marTop w:val="0"/>
          <w:marBottom w:val="0"/>
          <w:divBdr>
            <w:top w:val="none" w:sz="0" w:space="0" w:color="auto"/>
            <w:left w:val="none" w:sz="0" w:space="0" w:color="auto"/>
            <w:bottom w:val="none" w:sz="0" w:space="0" w:color="auto"/>
            <w:right w:val="none" w:sz="0" w:space="0" w:color="auto"/>
          </w:divBdr>
          <w:divsChild>
            <w:div w:id="1369179787">
              <w:marLeft w:val="0"/>
              <w:marRight w:val="0"/>
              <w:marTop w:val="0"/>
              <w:marBottom w:val="0"/>
              <w:divBdr>
                <w:top w:val="none" w:sz="0" w:space="0" w:color="auto"/>
                <w:left w:val="none" w:sz="0" w:space="0" w:color="auto"/>
                <w:bottom w:val="none" w:sz="0" w:space="0" w:color="auto"/>
                <w:right w:val="none" w:sz="0" w:space="0" w:color="auto"/>
              </w:divBdr>
              <w:divsChild>
                <w:div w:id="1476027084">
                  <w:marLeft w:val="0"/>
                  <w:marRight w:val="0"/>
                  <w:marTop w:val="0"/>
                  <w:marBottom w:val="0"/>
                  <w:divBdr>
                    <w:top w:val="none" w:sz="0" w:space="0" w:color="auto"/>
                    <w:left w:val="none" w:sz="0" w:space="0" w:color="auto"/>
                    <w:bottom w:val="none" w:sz="0" w:space="0" w:color="auto"/>
                    <w:right w:val="none" w:sz="0" w:space="0" w:color="auto"/>
                  </w:divBdr>
                  <w:divsChild>
                    <w:div w:id="71762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944">
      <w:bodyDiv w:val="1"/>
      <w:marLeft w:val="0"/>
      <w:marRight w:val="0"/>
      <w:marTop w:val="0"/>
      <w:marBottom w:val="0"/>
      <w:divBdr>
        <w:top w:val="none" w:sz="0" w:space="0" w:color="auto"/>
        <w:left w:val="none" w:sz="0" w:space="0" w:color="auto"/>
        <w:bottom w:val="none" w:sz="0" w:space="0" w:color="auto"/>
        <w:right w:val="none" w:sz="0" w:space="0" w:color="auto"/>
      </w:divBdr>
    </w:div>
    <w:div w:id="1441294053">
      <w:bodyDiv w:val="1"/>
      <w:marLeft w:val="0"/>
      <w:marRight w:val="0"/>
      <w:marTop w:val="0"/>
      <w:marBottom w:val="0"/>
      <w:divBdr>
        <w:top w:val="none" w:sz="0" w:space="0" w:color="auto"/>
        <w:left w:val="none" w:sz="0" w:space="0" w:color="auto"/>
        <w:bottom w:val="none" w:sz="0" w:space="0" w:color="auto"/>
        <w:right w:val="none" w:sz="0" w:space="0" w:color="auto"/>
      </w:divBdr>
      <w:divsChild>
        <w:div w:id="58525308">
          <w:marLeft w:val="0"/>
          <w:marRight w:val="0"/>
          <w:marTop w:val="0"/>
          <w:marBottom w:val="0"/>
          <w:divBdr>
            <w:top w:val="none" w:sz="0" w:space="0" w:color="auto"/>
            <w:left w:val="none" w:sz="0" w:space="0" w:color="auto"/>
            <w:bottom w:val="none" w:sz="0" w:space="0" w:color="auto"/>
            <w:right w:val="none" w:sz="0" w:space="0" w:color="auto"/>
          </w:divBdr>
          <w:divsChild>
            <w:div w:id="1737506317">
              <w:marLeft w:val="0"/>
              <w:marRight w:val="0"/>
              <w:marTop w:val="0"/>
              <w:marBottom w:val="0"/>
              <w:divBdr>
                <w:top w:val="none" w:sz="0" w:space="0" w:color="auto"/>
                <w:left w:val="none" w:sz="0" w:space="0" w:color="auto"/>
                <w:bottom w:val="none" w:sz="0" w:space="0" w:color="auto"/>
                <w:right w:val="none" w:sz="0" w:space="0" w:color="auto"/>
              </w:divBdr>
              <w:divsChild>
                <w:div w:id="1588297232">
                  <w:marLeft w:val="0"/>
                  <w:marRight w:val="0"/>
                  <w:marTop w:val="0"/>
                  <w:marBottom w:val="0"/>
                  <w:divBdr>
                    <w:top w:val="none" w:sz="0" w:space="0" w:color="auto"/>
                    <w:left w:val="none" w:sz="0" w:space="0" w:color="auto"/>
                    <w:bottom w:val="none" w:sz="0" w:space="0" w:color="auto"/>
                    <w:right w:val="none" w:sz="0" w:space="0" w:color="auto"/>
                  </w:divBdr>
                  <w:divsChild>
                    <w:div w:id="67700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73974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6713">
          <w:marLeft w:val="0"/>
          <w:marRight w:val="0"/>
          <w:marTop w:val="0"/>
          <w:marBottom w:val="0"/>
          <w:divBdr>
            <w:top w:val="none" w:sz="0" w:space="0" w:color="auto"/>
            <w:left w:val="none" w:sz="0" w:space="0" w:color="auto"/>
            <w:bottom w:val="none" w:sz="0" w:space="0" w:color="auto"/>
            <w:right w:val="none" w:sz="0" w:space="0" w:color="auto"/>
          </w:divBdr>
          <w:divsChild>
            <w:div w:id="1276248659">
              <w:marLeft w:val="0"/>
              <w:marRight w:val="0"/>
              <w:marTop w:val="0"/>
              <w:marBottom w:val="0"/>
              <w:divBdr>
                <w:top w:val="none" w:sz="0" w:space="0" w:color="auto"/>
                <w:left w:val="none" w:sz="0" w:space="0" w:color="auto"/>
                <w:bottom w:val="none" w:sz="0" w:space="0" w:color="auto"/>
                <w:right w:val="none" w:sz="0" w:space="0" w:color="auto"/>
              </w:divBdr>
              <w:divsChild>
                <w:div w:id="950629262">
                  <w:marLeft w:val="0"/>
                  <w:marRight w:val="0"/>
                  <w:marTop w:val="0"/>
                  <w:marBottom w:val="0"/>
                  <w:divBdr>
                    <w:top w:val="none" w:sz="0" w:space="0" w:color="auto"/>
                    <w:left w:val="none" w:sz="0" w:space="0" w:color="auto"/>
                    <w:bottom w:val="none" w:sz="0" w:space="0" w:color="auto"/>
                    <w:right w:val="none" w:sz="0" w:space="0" w:color="auto"/>
                  </w:divBdr>
                  <w:divsChild>
                    <w:div w:id="19524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1.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130</TotalTime>
  <Pages>66</Pages>
  <Words>39293</Words>
  <Characters>223971</Characters>
  <Application>Microsoft Office Word</Application>
  <DocSecurity>0</DocSecurity>
  <Lines>1866</Lines>
  <Paragraphs>5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62739</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231</cp:revision>
  <cp:lastPrinted>2023-10-30T17:51:00Z</cp:lastPrinted>
  <dcterms:created xsi:type="dcterms:W3CDTF">2023-10-30T17:51:00Z</dcterms:created>
  <dcterms:modified xsi:type="dcterms:W3CDTF">2023-10-3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 name="dontAskDelayCitationUpdates" value="true"/&gt;&lt;/prefs&gt;&lt;/data&gt;</vt:lpwstr>
  </property>
</Properties>
</file>